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ECE0B5" w14:textId="4EC225A9" w:rsidR="005A4AFC" w:rsidRPr="003D3D63" w:rsidRDefault="001F6FD1" w:rsidP="005A4AFC">
      <w:pPr>
        <w:rPr>
          <w:rFonts w:ascii="Calibri" w:hAnsi="Calibri" w:cstheme="minorHAnsi"/>
          <w:b/>
          <w:sz w:val="24"/>
          <w:szCs w:val="24"/>
        </w:rPr>
      </w:pPr>
      <w:r>
        <w:rPr>
          <w:rFonts w:ascii="Calibri" w:hAnsi="Calibri" w:cstheme="minorHAnsi"/>
          <w:b/>
          <w:sz w:val="24"/>
          <w:szCs w:val="24"/>
        </w:rPr>
        <w:t>Table</w:t>
      </w:r>
      <w:bookmarkStart w:id="0" w:name="_GoBack"/>
      <w:bookmarkEnd w:id="0"/>
      <w:r w:rsidR="005A4AFC" w:rsidRPr="003D3D63">
        <w:rPr>
          <w:rFonts w:ascii="Calibri" w:hAnsi="Calibri" w:cstheme="minorHAnsi"/>
          <w:b/>
          <w:sz w:val="24"/>
          <w:szCs w:val="24"/>
        </w:rPr>
        <w:t xml:space="preserve"> 2.  Intrinsic cardiac risks of commonly performed procedures</w:t>
      </w:r>
      <w:r w:rsidR="003D3D63" w:rsidRPr="003D3D63">
        <w:rPr>
          <w:rFonts w:ascii="Calibri" w:hAnsi="Calibri" w:cstheme="minorHAnsi"/>
          <w:b/>
          <w:sz w:val="24"/>
          <w:szCs w:val="24"/>
        </w:rPr>
        <w:t xml:space="preserve"> </w:t>
      </w:r>
      <w:r w:rsidR="003D3D63" w:rsidRPr="003D3D63">
        <w:rPr>
          <w:rFonts w:ascii="Calibri" w:hAnsi="Calibri" w:cstheme="minorHAnsi"/>
          <w:b/>
          <w:sz w:val="24"/>
          <w:szCs w:val="24"/>
        </w:rPr>
        <w:fldChar w:fldCharType="begin"/>
      </w:r>
      <w:r w:rsidR="003D3D63" w:rsidRPr="003D3D63">
        <w:rPr>
          <w:rFonts w:ascii="Calibri" w:hAnsi="Calibri" w:cstheme="minorHAnsi"/>
          <w:b/>
          <w:sz w:val="24"/>
          <w:szCs w:val="24"/>
        </w:rPr>
        <w:instrText xml:space="preserve"> ADDIN EN.CITE &lt;EndNote&gt;&lt;Cite&gt;&lt;Author&gt;Liu&lt;/Author&gt;&lt;Year&gt;2018&lt;/Year&gt;&lt;RecNum&gt;143&lt;/RecNum&gt;&lt;DisplayText&gt;(1)&lt;/DisplayText&gt;&lt;record&gt;&lt;rec-number&gt;143&lt;/rec-number&gt;&lt;foreign-keys&gt;&lt;key app="EN" db-id="wr9eeztzieftz0exp0rpved80zw50zvsrrtv" timestamp="1522781087"&gt;143&lt;/key&gt;&lt;/foreign-keys&gt;&lt;ref-type name="Journal Article"&gt;17&lt;/ref-type&gt;&lt;contributors&gt;&lt;authors&gt;&lt;author&gt;Liu, J. B.&lt;/author&gt;&lt;author&gt;Liu, Y.&lt;/author&gt;&lt;author&gt;Cohen, M. E.&lt;/author&gt;&lt;author&gt;Ko, C. Y.&lt;/author&gt;&lt;author&gt;Sweitzer, B. J.&lt;/author&gt;&lt;/authors&gt;&lt;/contributors&gt;&lt;auth-address&gt;From the American College of Surgeons, Chicago, Illinois (J.B.L., Y.L., M.E.C., C.Y.K.); the Department of Surgery, University of Chicago Medicine, Chicago, Illinois (J.B.L.); the Department of Surgery, University of California Los Angeles David Geffen School of Medicine, Veterans Administration Greater Los Angeles Healthcare System, Los Angeles, California (C.Y.K.); and the Department of Anesthesiology, Northwestern University, Chicago, Illinois (B.J.S.).&lt;/auth-address&gt;&lt;titles&gt;&lt;title&gt;Defining the Intrinsic Cardiac Risks of Operations to Improve Preoperative Cardiac Risk Assessments&lt;/title&gt;&lt;secondary-title&gt;Anesthesiology&lt;/secondary-title&gt;&lt;/titles&gt;&lt;periodical&gt;&lt;full-title&gt;Anesthesiology&lt;/full-title&gt;&lt;/periodical&gt;&lt;pages&gt;283-292&lt;/pages&gt;&lt;volume&gt;128&lt;/volume&gt;&lt;number&gt;2&lt;/number&gt;&lt;edition&gt;2018/01/18&lt;/edition&gt;&lt;dates&gt;&lt;year&gt;2018&lt;/year&gt;&lt;pub-dates&gt;&lt;date&gt;Feb&lt;/date&gt;&lt;/pub-dates&gt;&lt;/dates&gt;&lt;isbn&gt;1528-1175 (Electronic)&amp;#xD;0003-3022 (Linking)&lt;/isbn&gt;&lt;accession-num&gt;29337744&lt;/accession-num&gt;&lt;urls&gt;&lt;related-urls&gt;&lt;url&gt;https://www.ncbi.nlm.nih.gov/pubmed/29337744&lt;/url&gt;&lt;/related-urls&gt;&lt;/urls&gt;&lt;electronic-resource-num&gt;10.1097/ALN.0000000000002024&lt;/electronic-resource-num&gt;&lt;/record&gt;&lt;/Cite&gt;&lt;/EndNote&gt;</w:instrText>
      </w:r>
      <w:r w:rsidR="003D3D63" w:rsidRPr="003D3D63">
        <w:rPr>
          <w:rFonts w:ascii="Calibri" w:hAnsi="Calibri" w:cstheme="minorHAnsi"/>
          <w:b/>
          <w:sz w:val="24"/>
          <w:szCs w:val="24"/>
        </w:rPr>
        <w:fldChar w:fldCharType="separate"/>
      </w:r>
      <w:r w:rsidR="003D3D63" w:rsidRPr="003D3D63">
        <w:rPr>
          <w:rFonts w:ascii="Calibri" w:hAnsi="Calibri" w:cstheme="minorHAnsi"/>
          <w:b/>
          <w:noProof/>
          <w:sz w:val="24"/>
          <w:szCs w:val="24"/>
        </w:rPr>
        <w:t>(1)</w:t>
      </w:r>
      <w:r w:rsidR="003D3D63" w:rsidRPr="003D3D63">
        <w:rPr>
          <w:rFonts w:ascii="Calibri" w:hAnsi="Calibri" w:cstheme="minorHAnsi"/>
          <w:b/>
          <w:sz w:val="24"/>
          <w:szCs w:val="24"/>
        </w:rPr>
        <w:fldChar w:fldCharType="end"/>
      </w:r>
    </w:p>
    <w:p w14:paraId="0D753B40" w14:textId="77777777" w:rsidR="005A4AFC" w:rsidRPr="003D3D63" w:rsidRDefault="005A4AFC" w:rsidP="005A4AFC">
      <w:pPr>
        <w:rPr>
          <w:rFonts w:ascii="Calibri" w:hAnsi="Calibri" w:cstheme="minorHAnsi"/>
          <w:b/>
        </w:rPr>
      </w:pPr>
    </w:p>
    <w:p w14:paraId="656EC244" w14:textId="77777777" w:rsidR="005A4AFC" w:rsidRPr="003D3D63" w:rsidRDefault="005A4AFC" w:rsidP="005A4AFC">
      <w:pPr>
        <w:rPr>
          <w:rFonts w:ascii="Calibri" w:hAnsi="Calibri" w:cstheme="minorHAnsi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9614"/>
      </w:tblGrid>
      <w:tr w:rsidR="005A4AFC" w:rsidRPr="003D3D63" w14:paraId="0803D974" w14:textId="77777777" w:rsidTr="005A4AFC">
        <w:trPr>
          <w:trHeight w:val="462"/>
        </w:trPr>
        <w:tc>
          <w:tcPr>
            <w:tcW w:w="11310" w:type="dxa"/>
            <w:gridSpan w:val="2"/>
          </w:tcPr>
          <w:p w14:paraId="651F977F" w14:textId="77777777" w:rsidR="005A4AFC" w:rsidRPr="003D3D63" w:rsidRDefault="005A4AFC" w:rsidP="005A4AFC">
            <w:pPr>
              <w:jc w:val="center"/>
              <w:rPr>
                <w:rFonts w:ascii="Calibri" w:hAnsi="Calibri" w:cstheme="minorHAnsi"/>
                <w:b/>
              </w:rPr>
            </w:pPr>
            <w:r w:rsidRPr="003D3D63">
              <w:rPr>
                <w:rFonts w:ascii="Calibri" w:hAnsi="Calibri" w:cstheme="minorHAnsi"/>
                <w:b/>
              </w:rPr>
              <w:t>Intermediate Intrinsic Cardiac Risk</w:t>
            </w:r>
          </w:p>
        </w:tc>
      </w:tr>
      <w:tr w:rsidR="003D166E" w:rsidRPr="003D3D63" w14:paraId="23EB70E9" w14:textId="77777777" w:rsidTr="003D3D63">
        <w:trPr>
          <w:trHeight w:val="384"/>
        </w:trPr>
        <w:tc>
          <w:tcPr>
            <w:tcW w:w="1696" w:type="dxa"/>
          </w:tcPr>
          <w:p w14:paraId="5303474D" w14:textId="306C10CC" w:rsidR="003D166E" w:rsidRPr="003D3D63" w:rsidRDefault="003D166E" w:rsidP="003D166E">
            <w:pPr>
              <w:rPr>
                <w:rFonts w:ascii="Calibri" w:hAnsi="Calibri" w:cstheme="minorHAnsi"/>
                <w:b/>
              </w:rPr>
            </w:pPr>
            <w:r w:rsidRPr="003D3D63">
              <w:rPr>
                <w:rFonts w:ascii="Calibri" w:hAnsi="Calibri" w:cstheme="minorHAnsi"/>
                <w:b/>
              </w:rPr>
              <w:t>CPT Code</w:t>
            </w:r>
          </w:p>
        </w:tc>
        <w:tc>
          <w:tcPr>
            <w:tcW w:w="9614" w:type="dxa"/>
          </w:tcPr>
          <w:p w14:paraId="3FD33029" w14:textId="1AC9C8FB" w:rsidR="003D166E" w:rsidRPr="003D3D63" w:rsidRDefault="003D166E" w:rsidP="003D166E">
            <w:pPr>
              <w:rPr>
                <w:rFonts w:ascii="Calibri" w:hAnsi="Calibri" w:cstheme="minorHAnsi"/>
                <w:b/>
              </w:rPr>
            </w:pPr>
            <w:r w:rsidRPr="003D3D63">
              <w:rPr>
                <w:rFonts w:ascii="Calibri" w:hAnsi="Calibri" w:cstheme="minorHAnsi"/>
                <w:b/>
              </w:rPr>
              <w:t xml:space="preserve">Description </w:t>
            </w:r>
          </w:p>
        </w:tc>
      </w:tr>
      <w:tr w:rsidR="005A4AFC" w:rsidRPr="003D3D63" w14:paraId="6B50D0E5" w14:textId="77777777" w:rsidTr="003D3D63">
        <w:trPr>
          <w:trHeight w:val="275"/>
        </w:trPr>
        <w:tc>
          <w:tcPr>
            <w:tcW w:w="1696" w:type="dxa"/>
          </w:tcPr>
          <w:p w14:paraId="16B9E35A" w14:textId="77777777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52240</w:t>
            </w:r>
          </w:p>
        </w:tc>
        <w:tc>
          <w:tcPr>
            <w:tcW w:w="9614" w:type="dxa"/>
          </w:tcPr>
          <w:p w14:paraId="49384989" w14:textId="03B944ED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ystourethroscopy, with fulguration (including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cryosurgery or laser surgery) and/or resection of; large</w:t>
            </w:r>
          </w:p>
          <w:p w14:paraId="0F69DD05" w14:textId="77777777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bladder tumor(s)</w:t>
            </w:r>
          </w:p>
        </w:tc>
      </w:tr>
      <w:tr w:rsidR="005A4AFC" w:rsidRPr="003D3D63" w14:paraId="14949D91" w14:textId="77777777" w:rsidTr="003D3D63">
        <w:trPr>
          <w:trHeight w:val="439"/>
        </w:trPr>
        <w:tc>
          <w:tcPr>
            <w:tcW w:w="1696" w:type="dxa"/>
          </w:tcPr>
          <w:p w14:paraId="166AD75B" w14:textId="77777777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27814</w:t>
            </w:r>
          </w:p>
        </w:tc>
        <w:tc>
          <w:tcPr>
            <w:tcW w:w="9614" w:type="dxa"/>
          </w:tcPr>
          <w:p w14:paraId="508189E9" w14:textId="0493039E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Open treatment of bimalleolar ankle fracture (eg, later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nd medial malleoli, or lateral and posterior malleoli, 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medial and posterior malleoli), includes internal fixation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when performed</w:t>
            </w:r>
          </w:p>
        </w:tc>
      </w:tr>
      <w:tr w:rsidR="005A4AFC" w:rsidRPr="003D3D63" w14:paraId="2ECAE7D3" w14:textId="77777777" w:rsidTr="003D3D63">
        <w:trPr>
          <w:trHeight w:val="79"/>
        </w:trPr>
        <w:tc>
          <w:tcPr>
            <w:tcW w:w="1696" w:type="dxa"/>
          </w:tcPr>
          <w:p w14:paraId="246D8910" w14:textId="77777777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43279</w:t>
            </w:r>
          </w:p>
        </w:tc>
        <w:tc>
          <w:tcPr>
            <w:tcW w:w="9614" w:type="dxa"/>
          </w:tcPr>
          <w:p w14:paraId="5D94C15D" w14:textId="0DAEFD11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esophagomyotomy (Heller type)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with fundoplasty, when performed</w:t>
            </w:r>
          </w:p>
        </w:tc>
      </w:tr>
      <w:tr w:rsidR="005A4AFC" w:rsidRPr="003D3D63" w14:paraId="6EBB474C" w14:textId="77777777" w:rsidTr="003D3D63">
        <w:trPr>
          <w:trHeight w:val="423"/>
        </w:trPr>
        <w:tc>
          <w:tcPr>
            <w:tcW w:w="1696" w:type="dxa"/>
          </w:tcPr>
          <w:p w14:paraId="392C57BA" w14:textId="77777777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55866</w:t>
            </w:r>
          </w:p>
          <w:p w14:paraId="0EF5BFF9" w14:textId="77777777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</w:p>
        </w:tc>
        <w:tc>
          <w:tcPr>
            <w:tcW w:w="9614" w:type="dxa"/>
          </w:tcPr>
          <w:p w14:paraId="1B719058" w14:textId="01CCD7C4" w:rsidR="005A4AFC" w:rsidRPr="003D3D63" w:rsidRDefault="005A4AFC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 prostatectomy, retropubic radical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 xml:space="preserve">including nerve sparing, includes robotic assistance, when performed </w:t>
            </w:r>
          </w:p>
        </w:tc>
      </w:tr>
      <w:tr w:rsidR="005A4AFC" w:rsidRPr="003D3D63" w14:paraId="68FE326E" w14:textId="77777777" w:rsidTr="003D3D63">
        <w:trPr>
          <w:trHeight w:val="289"/>
        </w:trPr>
        <w:tc>
          <w:tcPr>
            <w:tcW w:w="1696" w:type="dxa"/>
          </w:tcPr>
          <w:p w14:paraId="21AB2BD1" w14:textId="0153F26D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487</w:t>
            </w:r>
          </w:p>
        </w:tc>
        <w:tc>
          <w:tcPr>
            <w:tcW w:w="9614" w:type="dxa"/>
          </w:tcPr>
          <w:p w14:paraId="3EBCB87C" w14:textId="597AA822" w:rsidR="00D645A7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vision of total knee arthroplasty, with or without</w:t>
            </w:r>
            <w:r w:rsidR="003D3D63">
              <w:rPr>
                <w:rFonts w:ascii="Calibri" w:hAnsi="Calibri" w:cstheme="minorHAnsi"/>
                <w:bCs/>
              </w:rPr>
              <w:t xml:space="preserve"> a</w:t>
            </w:r>
            <w:r w:rsidRPr="003D3D63">
              <w:rPr>
                <w:rFonts w:ascii="Calibri" w:hAnsi="Calibri" w:cstheme="minorHAnsi"/>
                <w:bCs/>
              </w:rPr>
              <w:t>llograft; femoral and entire tibial component</w:t>
            </w:r>
          </w:p>
        </w:tc>
      </w:tr>
      <w:tr w:rsidR="005A4AFC" w:rsidRPr="003D3D63" w14:paraId="173D6EAE" w14:textId="77777777" w:rsidTr="003D3D63">
        <w:trPr>
          <w:trHeight w:val="279"/>
        </w:trPr>
        <w:tc>
          <w:tcPr>
            <w:tcW w:w="1696" w:type="dxa"/>
          </w:tcPr>
          <w:p w14:paraId="7AE18770" w14:textId="334D5EF9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0271</w:t>
            </w:r>
          </w:p>
        </w:tc>
        <w:tc>
          <w:tcPr>
            <w:tcW w:w="9614" w:type="dxa"/>
          </w:tcPr>
          <w:p w14:paraId="3915DFF4" w14:textId="70760CB3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Thyroidectomy, including substernal thyroid; cervic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pproach</w:t>
            </w:r>
          </w:p>
        </w:tc>
      </w:tr>
      <w:tr w:rsidR="005A4AFC" w:rsidRPr="003D3D63" w14:paraId="7D0E7A3E" w14:textId="77777777" w:rsidTr="003D3D63">
        <w:trPr>
          <w:trHeight w:val="270"/>
        </w:trPr>
        <w:tc>
          <w:tcPr>
            <w:tcW w:w="1696" w:type="dxa"/>
          </w:tcPr>
          <w:p w14:paraId="2ACBD74A" w14:textId="4605826F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11042</w:t>
            </w:r>
          </w:p>
        </w:tc>
        <w:tc>
          <w:tcPr>
            <w:tcW w:w="9614" w:type="dxa"/>
          </w:tcPr>
          <w:p w14:paraId="690EEFB2" w14:textId="6BA855CB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Debridement, subcutaneous tissue (includes epidermis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nd dermis, if performed); first 20 sq cm or less</w:t>
            </w:r>
          </w:p>
        </w:tc>
      </w:tr>
      <w:tr w:rsidR="005A4AFC" w:rsidRPr="003D3D63" w14:paraId="6FFC8B99" w14:textId="77777777" w:rsidTr="003D3D63">
        <w:trPr>
          <w:trHeight w:val="547"/>
        </w:trPr>
        <w:tc>
          <w:tcPr>
            <w:tcW w:w="1696" w:type="dxa"/>
          </w:tcPr>
          <w:p w14:paraId="2F74A305" w14:textId="79DEBECB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653</w:t>
            </w:r>
          </w:p>
        </w:tc>
        <w:tc>
          <w:tcPr>
            <w:tcW w:w="9614" w:type="dxa"/>
          </w:tcPr>
          <w:p w14:paraId="773B691C" w14:textId="408C01DF" w:rsidR="00D645A7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repair, ventral, umbilical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pigelian or epigastric hernia (includes mesh insertion,</w:t>
            </w:r>
          </w:p>
          <w:p w14:paraId="289ED275" w14:textId="3D3C422C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when performed); incarcerated or strangulated</w:t>
            </w:r>
          </w:p>
        </w:tc>
      </w:tr>
      <w:tr w:rsidR="005A4AFC" w:rsidRPr="003D3D63" w14:paraId="78075094" w14:textId="77777777" w:rsidTr="003D3D63">
        <w:trPr>
          <w:trHeight w:val="295"/>
        </w:trPr>
        <w:tc>
          <w:tcPr>
            <w:tcW w:w="1696" w:type="dxa"/>
          </w:tcPr>
          <w:p w14:paraId="46845628" w14:textId="1F7FF832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422</w:t>
            </w:r>
          </w:p>
        </w:tc>
        <w:tc>
          <w:tcPr>
            <w:tcW w:w="9614" w:type="dxa"/>
          </w:tcPr>
          <w:p w14:paraId="5DEA13D2" w14:textId="23D4CD53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moval of permanent intraperitoneal catheter 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cannula</w:t>
            </w:r>
          </w:p>
        </w:tc>
      </w:tr>
      <w:tr w:rsidR="005A4AFC" w:rsidRPr="003D3D63" w14:paraId="7D771094" w14:textId="77777777" w:rsidTr="003D3D63">
        <w:trPr>
          <w:trHeight w:val="271"/>
        </w:trPr>
        <w:tc>
          <w:tcPr>
            <w:tcW w:w="1696" w:type="dxa"/>
          </w:tcPr>
          <w:p w14:paraId="4BAB302E" w14:textId="4E1CA2DB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80</w:t>
            </w:r>
          </w:p>
        </w:tc>
        <w:tc>
          <w:tcPr>
            <w:tcW w:w="9614" w:type="dxa"/>
          </w:tcPr>
          <w:p w14:paraId="01643CA4" w14:textId="35D03FD5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enterolysis (freeing of intestin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dhesion) (separate procedure)</w:t>
            </w:r>
          </w:p>
        </w:tc>
      </w:tr>
      <w:tr w:rsidR="005A4AFC" w:rsidRPr="003D3D63" w14:paraId="41D4C023" w14:textId="77777777" w:rsidTr="003D3D63">
        <w:trPr>
          <w:trHeight w:val="262"/>
        </w:trPr>
        <w:tc>
          <w:tcPr>
            <w:tcW w:w="1696" w:type="dxa"/>
          </w:tcPr>
          <w:p w14:paraId="5BC3F606" w14:textId="012BCA0E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560</w:t>
            </w:r>
          </w:p>
        </w:tc>
        <w:tc>
          <w:tcPr>
            <w:tcW w:w="9614" w:type="dxa"/>
          </w:tcPr>
          <w:p w14:paraId="07C23E17" w14:textId="1F5A8623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pair initial incisional or ventral hernia; reducible</w:t>
            </w:r>
          </w:p>
        </w:tc>
      </w:tr>
      <w:tr w:rsidR="005A4AFC" w:rsidRPr="003D3D63" w14:paraId="5FEAE5B5" w14:textId="77777777" w:rsidTr="003D3D63">
        <w:trPr>
          <w:trHeight w:val="547"/>
        </w:trPr>
        <w:tc>
          <w:tcPr>
            <w:tcW w:w="1696" w:type="dxa"/>
          </w:tcPr>
          <w:p w14:paraId="19DBD902" w14:textId="0C6B9117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3005</w:t>
            </w:r>
          </w:p>
        </w:tc>
        <w:tc>
          <w:tcPr>
            <w:tcW w:w="9614" w:type="dxa"/>
          </w:tcPr>
          <w:p w14:paraId="2220D07C" w14:textId="7FB78DB1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minectomy with exploration and/or decompression of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pinal cord and/or cauda equina, without facetectomy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foraminotomy or discectomy (eg, spinal stenosis), 1 or 2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vertebral segments; lumbar, except for spondylolisthesis</w:t>
            </w:r>
          </w:p>
        </w:tc>
      </w:tr>
      <w:tr w:rsidR="005A4AFC" w:rsidRPr="003D3D63" w14:paraId="31D549E8" w14:textId="77777777" w:rsidTr="003D3D63">
        <w:trPr>
          <w:trHeight w:val="547"/>
        </w:trPr>
        <w:tc>
          <w:tcPr>
            <w:tcW w:w="1696" w:type="dxa"/>
          </w:tcPr>
          <w:p w14:paraId="517B4797" w14:textId="51045BBF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652</w:t>
            </w:r>
          </w:p>
        </w:tc>
        <w:tc>
          <w:tcPr>
            <w:tcW w:w="9614" w:type="dxa"/>
          </w:tcPr>
          <w:p w14:paraId="6B64F900" w14:textId="52EFD11C" w:rsidR="00D645A7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repair, ventral, umbilical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pigelian or epigastric hernia (includes mesh insertion,</w:t>
            </w:r>
          </w:p>
          <w:p w14:paraId="017648D8" w14:textId="1BB163D2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when performed); reducible</w:t>
            </w:r>
          </w:p>
        </w:tc>
      </w:tr>
      <w:tr w:rsidR="005A4AFC" w:rsidRPr="003D3D63" w14:paraId="3F4A64A1" w14:textId="77777777" w:rsidTr="003D3D63">
        <w:trPr>
          <w:trHeight w:val="547"/>
        </w:trPr>
        <w:tc>
          <w:tcPr>
            <w:tcW w:w="1696" w:type="dxa"/>
          </w:tcPr>
          <w:p w14:paraId="5E810F0A" w14:textId="1DAFDFF1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3047</w:t>
            </w:r>
          </w:p>
        </w:tc>
        <w:tc>
          <w:tcPr>
            <w:tcW w:w="9614" w:type="dxa"/>
          </w:tcPr>
          <w:p w14:paraId="182ADC19" w14:textId="601F449A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minectomy, facetectomy and foraminotomy (unilater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or bilateral with decompression of spinal cord, cauda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equina and/or nerve root[s], [eg, spinal or lateral recess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tenosis]), single vertebral segment; lumbar</w:t>
            </w:r>
          </w:p>
        </w:tc>
      </w:tr>
      <w:tr w:rsidR="005A4AFC" w:rsidRPr="003D3D63" w14:paraId="5B832CD1" w14:textId="77777777" w:rsidTr="003D3D63">
        <w:trPr>
          <w:trHeight w:val="79"/>
        </w:trPr>
        <w:tc>
          <w:tcPr>
            <w:tcW w:w="1696" w:type="dxa"/>
          </w:tcPr>
          <w:p w14:paraId="24033B26" w14:textId="42D048F0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950</w:t>
            </w:r>
          </w:p>
        </w:tc>
        <w:tc>
          <w:tcPr>
            <w:tcW w:w="9614" w:type="dxa"/>
          </w:tcPr>
          <w:p w14:paraId="2B00DF4C" w14:textId="3A8DB3DC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Appendectomy;</w:t>
            </w:r>
          </w:p>
        </w:tc>
      </w:tr>
      <w:tr w:rsidR="005A4AFC" w:rsidRPr="003D3D63" w14:paraId="4CC640B9" w14:textId="77777777" w:rsidTr="003D3D63">
        <w:trPr>
          <w:trHeight w:val="547"/>
        </w:trPr>
        <w:tc>
          <w:tcPr>
            <w:tcW w:w="1696" w:type="dxa"/>
          </w:tcPr>
          <w:p w14:paraId="525B2F55" w14:textId="19F91B5C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130</w:t>
            </w:r>
          </w:p>
        </w:tc>
        <w:tc>
          <w:tcPr>
            <w:tcW w:w="9614" w:type="dxa"/>
          </w:tcPr>
          <w:p w14:paraId="0F33AED1" w14:textId="5F1A274D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Arthroplasty, acetabular and proximal femoral prosthetic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replacement (total hip arthroplasty), with or without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utograft or allograft</w:t>
            </w:r>
          </w:p>
        </w:tc>
      </w:tr>
      <w:tr w:rsidR="005A4AFC" w:rsidRPr="003D3D63" w14:paraId="68841B02" w14:textId="77777777" w:rsidTr="003D3D63">
        <w:trPr>
          <w:trHeight w:val="547"/>
        </w:trPr>
        <w:tc>
          <w:tcPr>
            <w:tcW w:w="1696" w:type="dxa"/>
          </w:tcPr>
          <w:p w14:paraId="6CADC6E8" w14:textId="3952E8D1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2551</w:t>
            </w:r>
          </w:p>
        </w:tc>
        <w:tc>
          <w:tcPr>
            <w:tcW w:w="9614" w:type="dxa"/>
          </w:tcPr>
          <w:p w14:paraId="237C633B" w14:textId="29FE5A55" w:rsidR="00D645A7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Arthrodesis, anterior interbody, including disc space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preparation, discectomy, osteophytectomy and</w:t>
            </w:r>
          </w:p>
          <w:p w14:paraId="61B499FB" w14:textId="21A9017E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decompression of spinal cord and/or nerve roots; cervical below C2</w:t>
            </w:r>
          </w:p>
        </w:tc>
      </w:tr>
      <w:tr w:rsidR="005A4AFC" w:rsidRPr="003D3D63" w14:paraId="4EB6D045" w14:textId="77777777" w:rsidTr="003D3D63">
        <w:trPr>
          <w:trHeight w:val="289"/>
        </w:trPr>
        <w:tc>
          <w:tcPr>
            <w:tcW w:w="1696" w:type="dxa"/>
          </w:tcPr>
          <w:p w14:paraId="2F0CF9FD" w14:textId="1B74EC63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486</w:t>
            </w:r>
          </w:p>
        </w:tc>
        <w:tc>
          <w:tcPr>
            <w:tcW w:w="9614" w:type="dxa"/>
          </w:tcPr>
          <w:p w14:paraId="1FDF25B8" w14:textId="25465EE2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vision of total knee arthroplasty, with or without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llograft; 1 component</w:t>
            </w:r>
          </w:p>
        </w:tc>
      </w:tr>
      <w:tr w:rsidR="005A4AFC" w:rsidRPr="003D3D63" w14:paraId="59D133B9" w14:textId="77777777" w:rsidTr="003D3D63">
        <w:trPr>
          <w:trHeight w:val="79"/>
        </w:trPr>
        <w:tc>
          <w:tcPr>
            <w:tcW w:w="1696" w:type="dxa"/>
          </w:tcPr>
          <w:p w14:paraId="5660CB65" w14:textId="3C007ADA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321</w:t>
            </w:r>
          </w:p>
        </w:tc>
        <w:tc>
          <w:tcPr>
            <w:tcW w:w="9614" w:type="dxa"/>
          </w:tcPr>
          <w:p w14:paraId="5A67C3D9" w14:textId="7DB4ED85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with biopsy (single or multiple)</w:t>
            </w:r>
          </w:p>
        </w:tc>
      </w:tr>
      <w:tr w:rsidR="005A4AFC" w:rsidRPr="003D3D63" w14:paraId="003582B1" w14:textId="77777777" w:rsidTr="003D3D63">
        <w:trPr>
          <w:trHeight w:val="124"/>
        </w:trPr>
        <w:tc>
          <w:tcPr>
            <w:tcW w:w="1696" w:type="dxa"/>
          </w:tcPr>
          <w:p w14:paraId="49BA1C85" w14:textId="6EA5B318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654</w:t>
            </w:r>
          </w:p>
        </w:tc>
        <w:tc>
          <w:tcPr>
            <w:tcW w:w="9614" w:type="dxa"/>
          </w:tcPr>
          <w:p w14:paraId="03E4EBC4" w14:textId="78C1016A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repair, incisional hernia (includes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mesh insertion, when performed); reducible</w:t>
            </w:r>
          </w:p>
        </w:tc>
      </w:tr>
      <w:tr w:rsidR="005A4AFC" w:rsidRPr="003D3D63" w14:paraId="5F1D9069" w14:textId="77777777" w:rsidTr="003D3D63">
        <w:trPr>
          <w:trHeight w:val="547"/>
        </w:trPr>
        <w:tc>
          <w:tcPr>
            <w:tcW w:w="1696" w:type="dxa"/>
          </w:tcPr>
          <w:p w14:paraId="1FE37487" w14:textId="70ACBAF3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lastRenderedPageBreak/>
              <w:t>22633</w:t>
            </w:r>
          </w:p>
        </w:tc>
        <w:tc>
          <w:tcPr>
            <w:tcW w:w="9614" w:type="dxa"/>
          </w:tcPr>
          <w:p w14:paraId="73FA29AC" w14:textId="46EF5B99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Arthrodesis, combined posterior or posterolater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technique with posterior interbody technique including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laminectomy and/or discectomy sufficient to prepare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interspace (other than for decompression), single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interspace and segment; lumbar</w:t>
            </w:r>
          </w:p>
        </w:tc>
      </w:tr>
      <w:tr w:rsidR="005A4AFC" w:rsidRPr="003D3D63" w14:paraId="5FB7761F" w14:textId="77777777" w:rsidTr="003D3D63">
        <w:trPr>
          <w:trHeight w:val="307"/>
        </w:trPr>
        <w:tc>
          <w:tcPr>
            <w:tcW w:w="1696" w:type="dxa"/>
          </w:tcPr>
          <w:p w14:paraId="0C39FFC3" w14:textId="20DF17F9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8720</w:t>
            </w:r>
          </w:p>
        </w:tc>
        <w:tc>
          <w:tcPr>
            <w:tcW w:w="9614" w:type="dxa"/>
          </w:tcPr>
          <w:p w14:paraId="281599BB" w14:textId="14731705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Salpingo-oophorectomy, complete or partial, unilateral 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bilateral (separate procedure)</w:t>
            </w:r>
          </w:p>
        </w:tc>
      </w:tr>
      <w:tr w:rsidR="005A4AFC" w:rsidRPr="003D3D63" w14:paraId="4A8CD71E" w14:textId="77777777" w:rsidTr="003D3D63">
        <w:trPr>
          <w:trHeight w:val="547"/>
        </w:trPr>
        <w:tc>
          <w:tcPr>
            <w:tcW w:w="1696" w:type="dxa"/>
          </w:tcPr>
          <w:p w14:paraId="1C3B5F47" w14:textId="26780E60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8548</w:t>
            </w:r>
          </w:p>
        </w:tc>
        <w:tc>
          <w:tcPr>
            <w:tcW w:w="9614" w:type="dxa"/>
          </w:tcPr>
          <w:p w14:paraId="2CC2DC5E" w14:textId="6B491AF0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with radical hysterectomy, with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bilateral total pelvic lymphadenectomy and para-aortic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lymph node sampling (biopsy), with removal of tube(s)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nd ovary(s), if performed</w:t>
            </w:r>
          </w:p>
        </w:tc>
      </w:tr>
      <w:tr w:rsidR="005A4AFC" w:rsidRPr="003D3D63" w14:paraId="2DF1D25D" w14:textId="77777777" w:rsidTr="003D3D63">
        <w:trPr>
          <w:trHeight w:val="147"/>
        </w:trPr>
        <w:tc>
          <w:tcPr>
            <w:tcW w:w="1696" w:type="dxa"/>
          </w:tcPr>
          <w:p w14:paraId="182572FE" w14:textId="205B061C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88</w:t>
            </w:r>
          </w:p>
        </w:tc>
        <w:tc>
          <w:tcPr>
            <w:tcW w:w="9614" w:type="dxa"/>
          </w:tcPr>
          <w:p w14:paraId="6FB92C9F" w14:textId="5B1893CC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colostomy or skin leve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cecostomy</w:t>
            </w:r>
          </w:p>
        </w:tc>
      </w:tr>
      <w:tr w:rsidR="005A4AFC" w:rsidRPr="003D3D63" w14:paraId="7AC4B3CD" w14:textId="77777777" w:rsidTr="003D3D63">
        <w:trPr>
          <w:trHeight w:val="152"/>
        </w:trPr>
        <w:tc>
          <w:tcPr>
            <w:tcW w:w="1696" w:type="dxa"/>
          </w:tcPr>
          <w:p w14:paraId="31200457" w14:textId="16D5D984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0546</w:t>
            </w:r>
          </w:p>
        </w:tc>
        <w:tc>
          <w:tcPr>
            <w:tcW w:w="9614" w:type="dxa"/>
          </w:tcPr>
          <w:p w14:paraId="34534D2E" w14:textId="155EA4A6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nephrectomy, including parti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ureterectomy</w:t>
            </w:r>
          </w:p>
        </w:tc>
      </w:tr>
      <w:tr w:rsidR="005A4AFC" w:rsidRPr="003D3D63" w14:paraId="2BBA4F38" w14:textId="77777777" w:rsidTr="003D3D63">
        <w:trPr>
          <w:trHeight w:val="547"/>
        </w:trPr>
        <w:tc>
          <w:tcPr>
            <w:tcW w:w="1696" w:type="dxa"/>
          </w:tcPr>
          <w:p w14:paraId="6732B45C" w14:textId="680628CC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8180</w:t>
            </w:r>
          </w:p>
        </w:tc>
        <w:tc>
          <w:tcPr>
            <w:tcW w:w="9614" w:type="dxa"/>
          </w:tcPr>
          <w:p w14:paraId="2A794751" w14:textId="320DDFA3" w:rsidR="00D645A7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Supracervical abdominal hysterectomy (subtot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hysterectomy), with or without removal of tube(s), with</w:t>
            </w:r>
          </w:p>
          <w:p w14:paraId="1F3E150D" w14:textId="09B1C1C0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or without removal of ovary(s)</w:t>
            </w:r>
          </w:p>
        </w:tc>
      </w:tr>
      <w:tr w:rsidR="005A4AFC" w:rsidRPr="003D3D63" w14:paraId="2C5EFD4B" w14:textId="77777777" w:rsidTr="003D3D63">
        <w:trPr>
          <w:trHeight w:val="79"/>
        </w:trPr>
        <w:tc>
          <w:tcPr>
            <w:tcW w:w="1696" w:type="dxa"/>
          </w:tcPr>
          <w:p w14:paraId="257DD35D" w14:textId="781301C6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7799</w:t>
            </w:r>
          </w:p>
        </w:tc>
        <w:tc>
          <w:tcPr>
            <w:tcW w:w="9614" w:type="dxa"/>
          </w:tcPr>
          <w:p w14:paraId="67225D37" w14:textId="2D7E6EF8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Unlisted procedure, vascular surgery</w:t>
            </w:r>
          </w:p>
        </w:tc>
      </w:tr>
      <w:tr w:rsidR="005A4AFC" w:rsidRPr="003D3D63" w14:paraId="5E08BCC0" w14:textId="77777777" w:rsidTr="003D3D63">
        <w:trPr>
          <w:trHeight w:val="79"/>
        </w:trPr>
        <w:tc>
          <w:tcPr>
            <w:tcW w:w="1696" w:type="dxa"/>
          </w:tcPr>
          <w:p w14:paraId="5327F8D1" w14:textId="2285D626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5130</w:t>
            </w:r>
          </w:p>
        </w:tc>
        <w:tc>
          <w:tcPr>
            <w:tcW w:w="9614" w:type="dxa"/>
          </w:tcPr>
          <w:p w14:paraId="3F814A36" w14:textId="3DBD5941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xcision of rectal procidentia, with anastomosis; perine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pproach</w:t>
            </w:r>
          </w:p>
        </w:tc>
      </w:tr>
      <w:tr w:rsidR="005A4AFC" w:rsidRPr="003D3D63" w14:paraId="6FA8D772" w14:textId="77777777" w:rsidTr="003D3D63">
        <w:trPr>
          <w:trHeight w:val="79"/>
        </w:trPr>
        <w:tc>
          <w:tcPr>
            <w:tcW w:w="1696" w:type="dxa"/>
          </w:tcPr>
          <w:p w14:paraId="103E085D" w14:textId="3F4548A2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227</w:t>
            </w:r>
          </w:p>
        </w:tc>
        <w:tc>
          <w:tcPr>
            <w:tcW w:w="9614" w:type="dxa"/>
          </w:tcPr>
          <w:p w14:paraId="36D39FDE" w14:textId="6D3A4C84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closure of enterostomy, large 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mall intestine, with resection and anastomosis</w:t>
            </w:r>
          </w:p>
        </w:tc>
      </w:tr>
      <w:tr w:rsidR="005A4AFC" w:rsidRPr="003D3D63" w14:paraId="70B84FDE" w14:textId="77777777" w:rsidTr="003D3D63">
        <w:trPr>
          <w:trHeight w:val="547"/>
        </w:trPr>
        <w:tc>
          <w:tcPr>
            <w:tcW w:w="1696" w:type="dxa"/>
          </w:tcPr>
          <w:p w14:paraId="3B5E1B6A" w14:textId="68A6043F" w:rsidR="005A4AFC" w:rsidRPr="003D3D63" w:rsidRDefault="00D645A7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3020</w:t>
            </w:r>
          </w:p>
        </w:tc>
        <w:tc>
          <w:tcPr>
            <w:tcW w:w="9614" w:type="dxa"/>
          </w:tcPr>
          <w:p w14:paraId="4E59A1A4" w14:textId="7A772CDD" w:rsidR="00D645A7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minotomy (hemilaminectomy), with decompression of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nerve root(s), including partial facetectomy,</w:t>
            </w:r>
          </w:p>
          <w:p w14:paraId="244E73AC" w14:textId="4742E31C" w:rsidR="005A4AFC" w:rsidRPr="003D3D63" w:rsidRDefault="00D645A7" w:rsidP="00D645A7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foraminotomy and/or excision of herniated intervertebr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 xml:space="preserve">disc, including open and endoscopically-assisted approaches; 1 interspace, cervical </w:t>
            </w:r>
          </w:p>
        </w:tc>
      </w:tr>
      <w:tr w:rsidR="003D166E" w:rsidRPr="003D3D63" w14:paraId="1F9DE8A1" w14:textId="77777777" w:rsidTr="003D166E">
        <w:trPr>
          <w:trHeight w:val="547"/>
        </w:trPr>
        <w:tc>
          <w:tcPr>
            <w:tcW w:w="11310" w:type="dxa"/>
            <w:gridSpan w:val="2"/>
          </w:tcPr>
          <w:p w14:paraId="5CBB7C56" w14:textId="42A5A972" w:rsidR="003D166E" w:rsidRPr="003D3D63" w:rsidRDefault="003D166E" w:rsidP="003D3D63">
            <w:pPr>
              <w:jc w:val="center"/>
              <w:rPr>
                <w:rFonts w:ascii="Calibri" w:hAnsi="Calibri" w:cstheme="minorHAnsi"/>
                <w:b/>
              </w:rPr>
            </w:pPr>
            <w:r w:rsidRPr="003D3D63">
              <w:rPr>
                <w:rFonts w:ascii="Calibri" w:hAnsi="Calibri" w:cstheme="minorHAnsi"/>
                <w:b/>
              </w:rPr>
              <w:t>High Intrinsic Cardiac Risk</w:t>
            </w:r>
          </w:p>
        </w:tc>
      </w:tr>
      <w:tr w:rsidR="005A4AFC" w:rsidRPr="003D3D63" w14:paraId="5E297660" w14:textId="77777777" w:rsidTr="003D3D63">
        <w:trPr>
          <w:trHeight w:val="547"/>
        </w:trPr>
        <w:tc>
          <w:tcPr>
            <w:tcW w:w="1696" w:type="dxa"/>
          </w:tcPr>
          <w:p w14:paraId="07F225DC" w14:textId="3DE29CD0" w:rsidR="005A4AFC" w:rsidRPr="003D3D63" w:rsidRDefault="003D166E" w:rsidP="003D166E">
            <w:pPr>
              <w:rPr>
                <w:rFonts w:ascii="Calibri" w:hAnsi="Calibri" w:cstheme="minorHAnsi"/>
                <w:b/>
              </w:rPr>
            </w:pPr>
            <w:r w:rsidRPr="003D3D63">
              <w:rPr>
                <w:rFonts w:ascii="Calibri" w:hAnsi="Calibri" w:cstheme="minorHAnsi"/>
                <w:b/>
              </w:rPr>
              <w:t>CPT Code</w:t>
            </w:r>
          </w:p>
        </w:tc>
        <w:tc>
          <w:tcPr>
            <w:tcW w:w="9614" w:type="dxa"/>
          </w:tcPr>
          <w:p w14:paraId="6FA31354" w14:textId="1F8723C5" w:rsidR="005A4AFC" w:rsidRPr="003D3D63" w:rsidRDefault="003D166E" w:rsidP="003D166E">
            <w:pPr>
              <w:rPr>
                <w:rFonts w:ascii="Calibri" w:hAnsi="Calibri" w:cstheme="minorHAnsi"/>
                <w:b/>
              </w:rPr>
            </w:pPr>
            <w:r w:rsidRPr="003D3D63">
              <w:rPr>
                <w:rFonts w:ascii="Calibri" w:hAnsi="Calibri" w:cstheme="minorHAnsi"/>
                <w:b/>
              </w:rPr>
              <w:t>Description</w:t>
            </w:r>
          </w:p>
        </w:tc>
      </w:tr>
      <w:tr w:rsidR="005A4AFC" w:rsidRPr="003D3D63" w14:paraId="00EC2638" w14:textId="77777777" w:rsidTr="003D3D63">
        <w:trPr>
          <w:trHeight w:val="547"/>
        </w:trPr>
        <w:tc>
          <w:tcPr>
            <w:tcW w:w="1696" w:type="dxa"/>
          </w:tcPr>
          <w:p w14:paraId="77AF1A43" w14:textId="79D26A71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4804</w:t>
            </w:r>
          </w:p>
        </w:tc>
        <w:tc>
          <w:tcPr>
            <w:tcW w:w="9614" w:type="dxa"/>
          </w:tcPr>
          <w:p w14:paraId="7EF35090" w14:textId="1F893050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ndovascular repair of infrarenal abdominal aortic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neurysm or dissection; using unibody bifurcated</w:t>
            </w:r>
          </w:p>
          <w:p w14:paraId="138F70EE" w14:textId="5766A4D0" w:rsidR="005A4AFC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rosthesis</w:t>
            </w:r>
          </w:p>
        </w:tc>
      </w:tr>
      <w:tr w:rsidR="005A4AFC" w:rsidRPr="003D3D63" w14:paraId="2F128E99" w14:textId="77777777" w:rsidTr="003D3D63">
        <w:trPr>
          <w:trHeight w:val="547"/>
        </w:trPr>
        <w:tc>
          <w:tcPr>
            <w:tcW w:w="1696" w:type="dxa"/>
          </w:tcPr>
          <w:p w14:paraId="7E82D7F4" w14:textId="4879B3F3" w:rsidR="005A4AFC" w:rsidRPr="003D3D63" w:rsidRDefault="003A1D5D" w:rsidP="003D166E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655</w:t>
            </w:r>
          </w:p>
        </w:tc>
        <w:tc>
          <w:tcPr>
            <w:tcW w:w="9614" w:type="dxa"/>
          </w:tcPr>
          <w:p w14:paraId="7CA3B2E2" w14:textId="7CA493F9" w:rsidR="005A4AFC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repair, incisional hernia (includes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mesh insertion, when performed); incarcerated 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trangulated</w:t>
            </w:r>
          </w:p>
        </w:tc>
      </w:tr>
      <w:tr w:rsidR="003A1D5D" w:rsidRPr="003D3D63" w14:paraId="3FA19032" w14:textId="77777777" w:rsidTr="003D3D63">
        <w:trPr>
          <w:trHeight w:val="79"/>
        </w:trPr>
        <w:tc>
          <w:tcPr>
            <w:tcW w:w="1696" w:type="dxa"/>
          </w:tcPr>
          <w:p w14:paraId="75F55F37" w14:textId="1F735076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3470</w:t>
            </w:r>
          </w:p>
        </w:tc>
        <w:tc>
          <w:tcPr>
            <w:tcW w:w="9614" w:type="dxa"/>
          </w:tcPr>
          <w:p w14:paraId="6152C6CD" w14:textId="179AE2FA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Arthroplasty, glenohumeral joint; hemiarthroplasty</w:t>
            </w:r>
          </w:p>
        </w:tc>
      </w:tr>
      <w:tr w:rsidR="003A1D5D" w:rsidRPr="003D3D63" w14:paraId="7DB5A825" w14:textId="77777777" w:rsidTr="003D3D63">
        <w:trPr>
          <w:trHeight w:val="79"/>
        </w:trPr>
        <w:tc>
          <w:tcPr>
            <w:tcW w:w="1696" w:type="dxa"/>
          </w:tcPr>
          <w:p w14:paraId="3425B351" w14:textId="3D991274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8805</w:t>
            </w:r>
          </w:p>
        </w:tc>
        <w:tc>
          <w:tcPr>
            <w:tcW w:w="9614" w:type="dxa"/>
          </w:tcPr>
          <w:p w14:paraId="255D0C82" w14:textId="6C5A22F0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Amputation, foot; transmetatarsal</w:t>
            </w:r>
          </w:p>
        </w:tc>
      </w:tr>
      <w:tr w:rsidR="003A1D5D" w:rsidRPr="003D3D63" w14:paraId="719B90AC" w14:textId="77777777" w:rsidTr="003D3D63">
        <w:trPr>
          <w:trHeight w:val="79"/>
        </w:trPr>
        <w:tc>
          <w:tcPr>
            <w:tcW w:w="1696" w:type="dxa"/>
          </w:tcPr>
          <w:p w14:paraId="3D009A3D" w14:textId="646C6145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7379</w:t>
            </w:r>
          </w:p>
        </w:tc>
        <w:tc>
          <w:tcPr>
            <w:tcW w:w="9614" w:type="dxa"/>
          </w:tcPr>
          <w:p w14:paraId="5B29E74E" w14:textId="1B8BF312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Unlisted laparoscopic procedure, liver</w:t>
            </w:r>
          </w:p>
        </w:tc>
      </w:tr>
      <w:tr w:rsidR="003A1D5D" w:rsidRPr="003D3D63" w14:paraId="6C4287D6" w14:textId="77777777" w:rsidTr="003D3D63">
        <w:trPr>
          <w:trHeight w:val="132"/>
        </w:trPr>
        <w:tc>
          <w:tcPr>
            <w:tcW w:w="1696" w:type="dxa"/>
          </w:tcPr>
          <w:p w14:paraId="780A018E" w14:textId="48830B4C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7605</w:t>
            </w:r>
          </w:p>
        </w:tc>
        <w:tc>
          <w:tcPr>
            <w:tcW w:w="9614" w:type="dxa"/>
          </w:tcPr>
          <w:p w14:paraId="32EA9428" w14:textId="21F99A20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Cholecystectomy; with cholangiography</w:t>
            </w:r>
          </w:p>
        </w:tc>
      </w:tr>
      <w:tr w:rsidR="003A1D5D" w:rsidRPr="003D3D63" w14:paraId="4C43A9E6" w14:textId="77777777" w:rsidTr="003D3D63">
        <w:trPr>
          <w:trHeight w:val="547"/>
        </w:trPr>
        <w:tc>
          <w:tcPr>
            <w:tcW w:w="1696" w:type="dxa"/>
          </w:tcPr>
          <w:p w14:paraId="4F621D9E" w14:textId="62EE77B5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11044</w:t>
            </w:r>
          </w:p>
        </w:tc>
        <w:tc>
          <w:tcPr>
            <w:tcW w:w="9614" w:type="dxa"/>
          </w:tcPr>
          <w:p w14:paraId="0217206D" w14:textId="01FE42F5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Debridement, muscle and/or fascia (includes epidermis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dermis, and subcutaneous tissue, if performed); and bone</w:t>
            </w:r>
          </w:p>
        </w:tc>
      </w:tr>
      <w:tr w:rsidR="003A1D5D" w:rsidRPr="003D3D63" w14:paraId="15F94B80" w14:textId="77777777" w:rsidTr="003D3D63">
        <w:trPr>
          <w:trHeight w:val="79"/>
        </w:trPr>
        <w:tc>
          <w:tcPr>
            <w:tcW w:w="1696" w:type="dxa"/>
          </w:tcPr>
          <w:p w14:paraId="5AD9AE27" w14:textId="6E32FB39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561</w:t>
            </w:r>
          </w:p>
        </w:tc>
        <w:tc>
          <w:tcPr>
            <w:tcW w:w="9614" w:type="dxa"/>
          </w:tcPr>
          <w:p w14:paraId="6BFAF797" w14:textId="587AE53A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pair initial incisional or ventral hernia; incarcerated 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trangulated</w:t>
            </w:r>
          </w:p>
        </w:tc>
      </w:tr>
      <w:tr w:rsidR="003A1D5D" w:rsidRPr="003D3D63" w14:paraId="2C0056DD" w14:textId="77777777" w:rsidTr="003D3D63">
        <w:trPr>
          <w:trHeight w:val="547"/>
        </w:trPr>
        <w:tc>
          <w:tcPr>
            <w:tcW w:w="1696" w:type="dxa"/>
          </w:tcPr>
          <w:p w14:paraId="17D239DB" w14:textId="3E8F5E5A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3281</w:t>
            </w:r>
          </w:p>
        </w:tc>
        <w:tc>
          <w:tcPr>
            <w:tcW w:w="9614" w:type="dxa"/>
          </w:tcPr>
          <w:p w14:paraId="56654DAD" w14:textId="1B0A0705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repair of paraesophageal hernia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includes fundoplasty, when performed; without</w:t>
            </w:r>
          </w:p>
          <w:p w14:paraId="77023D8E" w14:textId="0761C2D6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implantation of mesh</w:t>
            </w:r>
          </w:p>
        </w:tc>
      </w:tr>
      <w:tr w:rsidR="003A1D5D" w:rsidRPr="003D3D63" w14:paraId="71ED4347" w14:textId="77777777" w:rsidTr="003D3D63">
        <w:trPr>
          <w:trHeight w:val="547"/>
        </w:trPr>
        <w:tc>
          <w:tcPr>
            <w:tcW w:w="1696" w:type="dxa"/>
          </w:tcPr>
          <w:p w14:paraId="241133E1" w14:textId="57F65D78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0545</w:t>
            </w:r>
          </w:p>
        </w:tc>
        <w:tc>
          <w:tcPr>
            <w:tcW w:w="9614" w:type="dxa"/>
          </w:tcPr>
          <w:p w14:paraId="42FFFF2D" w14:textId="58835258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radical nephrectomy (includes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removal of gerota's fascia and surrounding fatty tissue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removal of regional lymph nodes, and adrenalectomy)</w:t>
            </w:r>
          </w:p>
        </w:tc>
      </w:tr>
      <w:tr w:rsidR="003A1D5D" w:rsidRPr="003D3D63" w14:paraId="52D4792D" w14:textId="77777777" w:rsidTr="003D3D63">
        <w:trPr>
          <w:trHeight w:val="547"/>
        </w:trPr>
        <w:tc>
          <w:tcPr>
            <w:tcW w:w="1696" w:type="dxa"/>
          </w:tcPr>
          <w:p w14:paraId="363AE425" w14:textId="583D71AC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3659</w:t>
            </w:r>
          </w:p>
        </w:tc>
        <w:tc>
          <w:tcPr>
            <w:tcW w:w="9614" w:type="dxa"/>
          </w:tcPr>
          <w:p w14:paraId="0C4F21E8" w14:textId="6BB34DB4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Unlisted laparoscopy procedure, stomach</w:t>
            </w:r>
          </w:p>
        </w:tc>
      </w:tr>
      <w:tr w:rsidR="003A1D5D" w:rsidRPr="003D3D63" w14:paraId="06078F5B" w14:textId="77777777" w:rsidTr="003D3D63">
        <w:trPr>
          <w:trHeight w:val="547"/>
        </w:trPr>
        <w:tc>
          <w:tcPr>
            <w:tcW w:w="1696" w:type="dxa"/>
          </w:tcPr>
          <w:p w14:paraId="3C39A085" w14:textId="30C50D56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lastRenderedPageBreak/>
              <w:t>34802</w:t>
            </w:r>
          </w:p>
        </w:tc>
        <w:tc>
          <w:tcPr>
            <w:tcW w:w="9614" w:type="dxa"/>
          </w:tcPr>
          <w:p w14:paraId="1D0DB8A8" w14:textId="74F23775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ndovascular repair of infrarenal abdominal aortic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neurysm or dissection; using modular bifurcated</w:t>
            </w:r>
          </w:p>
          <w:p w14:paraId="09CFDABF" w14:textId="3271C03A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rosthesis (1 docking limb)</w:t>
            </w:r>
          </w:p>
        </w:tc>
      </w:tr>
      <w:tr w:rsidR="003A1D5D" w:rsidRPr="003D3D63" w14:paraId="00025862" w14:textId="77777777" w:rsidTr="003D3D63">
        <w:trPr>
          <w:trHeight w:val="547"/>
        </w:trPr>
        <w:tc>
          <w:tcPr>
            <w:tcW w:w="1696" w:type="dxa"/>
          </w:tcPr>
          <w:p w14:paraId="6B1351D9" w14:textId="77A8FFAE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7425</w:t>
            </w:r>
          </w:p>
        </w:tc>
        <w:tc>
          <w:tcPr>
            <w:tcW w:w="9614" w:type="dxa"/>
          </w:tcPr>
          <w:p w14:paraId="5F37F016" w14:textId="2BB32304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colpopexy (suspension of vagin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pex)</w:t>
            </w:r>
          </w:p>
        </w:tc>
      </w:tr>
      <w:tr w:rsidR="003A1D5D" w:rsidRPr="003D3D63" w14:paraId="53F90584" w14:textId="77777777" w:rsidTr="003D3D63">
        <w:trPr>
          <w:trHeight w:val="547"/>
        </w:trPr>
        <w:tc>
          <w:tcPr>
            <w:tcW w:w="1696" w:type="dxa"/>
          </w:tcPr>
          <w:p w14:paraId="750559A7" w14:textId="6AD295A1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5845</w:t>
            </w:r>
          </w:p>
        </w:tc>
        <w:tc>
          <w:tcPr>
            <w:tcW w:w="9614" w:type="dxa"/>
          </w:tcPr>
          <w:p w14:paraId="694D4265" w14:textId="46D1BB49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rostatectomy, retropubic radical, with or without nerve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paring; with bilateral pelvic lymphadenectomy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including external iliac, hypogastric, and obturator nodes</w:t>
            </w:r>
          </w:p>
        </w:tc>
      </w:tr>
      <w:tr w:rsidR="003A1D5D" w:rsidRPr="003D3D63" w14:paraId="205AF4D0" w14:textId="77777777" w:rsidTr="003D3D63">
        <w:trPr>
          <w:trHeight w:val="547"/>
        </w:trPr>
        <w:tc>
          <w:tcPr>
            <w:tcW w:w="1696" w:type="dxa"/>
          </w:tcPr>
          <w:p w14:paraId="13557737" w14:textId="71B99A76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1510</w:t>
            </w:r>
          </w:p>
        </w:tc>
        <w:tc>
          <w:tcPr>
            <w:tcW w:w="9614" w:type="dxa"/>
          </w:tcPr>
          <w:p w14:paraId="22420B19" w14:textId="72A96241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raniectomy, trephination, bone flap craniotomy; f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excision of brain tumor, supratentorial, except</w:t>
            </w:r>
          </w:p>
          <w:p w14:paraId="50CB3FC9" w14:textId="5AB0838A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meningioma</w:t>
            </w:r>
          </w:p>
        </w:tc>
      </w:tr>
      <w:tr w:rsidR="003A1D5D" w:rsidRPr="003D3D63" w14:paraId="444FBA6B" w14:textId="77777777" w:rsidTr="003D3D63">
        <w:trPr>
          <w:trHeight w:val="547"/>
        </w:trPr>
        <w:tc>
          <w:tcPr>
            <w:tcW w:w="1696" w:type="dxa"/>
          </w:tcPr>
          <w:p w14:paraId="5C6E8D87" w14:textId="34E88EE9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7226</w:t>
            </w:r>
          </w:p>
        </w:tc>
        <w:tc>
          <w:tcPr>
            <w:tcW w:w="9614" w:type="dxa"/>
          </w:tcPr>
          <w:p w14:paraId="18385634" w14:textId="3A117448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Revascularization, endovascular, open or percutaneous, femoral, popliteal artery(s), unilateral; with</w:t>
            </w:r>
            <w:r w:rsidRPr="003D3D63">
              <w:rPr>
                <w:rFonts w:ascii="Calibri" w:hAnsi="Calibri"/>
                <w:bCs/>
                <w:color w:val="000000" w:themeColor="text1"/>
                <w:spacing w:val="-18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</w:rPr>
              <w:t>transluminal stent placement(s), includes angioplasty within the</w:t>
            </w:r>
            <w:r w:rsidRPr="003D3D63">
              <w:rPr>
                <w:rFonts w:ascii="Calibri" w:hAnsi="Calibri"/>
                <w:bCs/>
                <w:color w:val="000000" w:themeColor="text1"/>
                <w:spacing w:val="-23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</w:rPr>
              <w:t>same vessel, when</w:t>
            </w:r>
            <w:r w:rsidRPr="003D3D63">
              <w:rPr>
                <w:rFonts w:ascii="Calibri" w:hAnsi="Calibri"/>
                <w:bCs/>
                <w:color w:val="000000" w:themeColor="text1"/>
                <w:spacing w:val="-1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</w:rPr>
              <w:t>performed</w:t>
            </w:r>
          </w:p>
        </w:tc>
      </w:tr>
      <w:tr w:rsidR="003A1D5D" w:rsidRPr="003D3D63" w14:paraId="4A9F342A" w14:textId="77777777" w:rsidTr="003D3D63">
        <w:trPr>
          <w:trHeight w:val="79"/>
        </w:trPr>
        <w:tc>
          <w:tcPr>
            <w:tcW w:w="1696" w:type="dxa"/>
          </w:tcPr>
          <w:p w14:paraId="41AF772F" w14:textId="70D80D1C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9400</w:t>
            </w:r>
          </w:p>
        </w:tc>
        <w:tc>
          <w:tcPr>
            <w:tcW w:w="9614" w:type="dxa"/>
          </w:tcPr>
          <w:p w14:paraId="037C1786" w14:textId="2532766C" w:rsidR="003A1D5D" w:rsidRPr="003D3D63" w:rsidRDefault="003A1D5D" w:rsidP="003D3D63">
            <w:pPr>
              <w:pStyle w:val="BodyText"/>
              <w:tabs>
                <w:tab w:val="left" w:pos="3454"/>
              </w:tabs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</w:pP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Mediastinoscopy, with or without biopsy</w:t>
            </w:r>
          </w:p>
        </w:tc>
      </w:tr>
      <w:tr w:rsidR="003A1D5D" w:rsidRPr="003D3D63" w14:paraId="65634968" w14:textId="77777777" w:rsidTr="003D3D63">
        <w:trPr>
          <w:trHeight w:val="547"/>
        </w:trPr>
        <w:tc>
          <w:tcPr>
            <w:tcW w:w="1696" w:type="dxa"/>
          </w:tcPr>
          <w:p w14:paraId="58A109D8" w14:textId="5CA76B3E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11043</w:t>
            </w:r>
          </w:p>
        </w:tc>
        <w:tc>
          <w:tcPr>
            <w:tcW w:w="9614" w:type="dxa"/>
          </w:tcPr>
          <w:p w14:paraId="35039476" w14:textId="6CA288F7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Debridement, muscle and/or fascia (includes epidermis, dermis, and subcutaneous tissue, if performed); first 20 sq cm or less</w:t>
            </w:r>
          </w:p>
        </w:tc>
      </w:tr>
      <w:tr w:rsidR="003A1D5D" w:rsidRPr="003D3D63" w14:paraId="091C5A38" w14:textId="77777777" w:rsidTr="003D3D63">
        <w:trPr>
          <w:trHeight w:val="547"/>
        </w:trPr>
        <w:tc>
          <w:tcPr>
            <w:tcW w:w="1696" w:type="dxa"/>
          </w:tcPr>
          <w:p w14:paraId="2D04131E" w14:textId="2AE6A0BE" w:rsidR="003A1D5D" w:rsidRPr="003D3D63" w:rsidRDefault="003A1D5D" w:rsidP="003D3D63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7224</w:t>
            </w:r>
          </w:p>
        </w:tc>
        <w:tc>
          <w:tcPr>
            <w:tcW w:w="9614" w:type="dxa"/>
          </w:tcPr>
          <w:p w14:paraId="105E34CD" w14:textId="1ABC5ED1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vascularization, endovascular, open or percutaneous, femoral, popliteal artery(s), unilateral; with transluminal angioplasty</w:t>
            </w:r>
          </w:p>
        </w:tc>
      </w:tr>
      <w:tr w:rsidR="003A1D5D" w:rsidRPr="003D3D63" w14:paraId="2F508F20" w14:textId="77777777" w:rsidTr="003D3D63">
        <w:trPr>
          <w:trHeight w:val="547"/>
        </w:trPr>
        <w:tc>
          <w:tcPr>
            <w:tcW w:w="1696" w:type="dxa"/>
          </w:tcPr>
          <w:p w14:paraId="1FBDBD3C" w14:textId="37EF7461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3045</w:t>
            </w:r>
          </w:p>
        </w:tc>
        <w:tc>
          <w:tcPr>
            <w:tcW w:w="9614" w:type="dxa"/>
          </w:tcPr>
          <w:p w14:paraId="4D1164B0" w14:textId="2F0CB82F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minectomy, facetectomy and foraminotomy (unilateral or bilateral with decompression of spinal cord, cauda equina and/or nerve root[s], [eg, spinal or lateral recess stenosis]), single vertebral segment; cervical</w:t>
            </w:r>
          </w:p>
        </w:tc>
      </w:tr>
      <w:tr w:rsidR="003A1D5D" w:rsidRPr="003D3D63" w14:paraId="1BE61C24" w14:textId="77777777" w:rsidTr="003D3D63">
        <w:trPr>
          <w:trHeight w:val="547"/>
        </w:trPr>
        <w:tc>
          <w:tcPr>
            <w:tcW w:w="1696" w:type="dxa"/>
          </w:tcPr>
          <w:p w14:paraId="408F9AA3" w14:textId="7F616DD8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7228</w:t>
            </w:r>
          </w:p>
        </w:tc>
        <w:tc>
          <w:tcPr>
            <w:tcW w:w="9614" w:type="dxa"/>
          </w:tcPr>
          <w:p w14:paraId="602C3B26" w14:textId="1DD2B9C7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vascularization, endovascular, open or percutaneous, tibial, peroneal artery, unilateral, initial vessel; with transluminal angioplasty</w:t>
            </w:r>
          </w:p>
        </w:tc>
      </w:tr>
      <w:tr w:rsidR="003A1D5D" w:rsidRPr="003D3D63" w14:paraId="21BB1376" w14:textId="77777777" w:rsidTr="003D3D63">
        <w:trPr>
          <w:trHeight w:val="245"/>
        </w:trPr>
        <w:tc>
          <w:tcPr>
            <w:tcW w:w="1696" w:type="dxa"/>
          </w:tcPr>
          <w:p w14:paraId="65D243CD" w14:textId="50FABFDA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620</w:t>
            </w:r>
          </w:p>
        </w:tc>
        <w:tc>
          <w:tcPr>
            <w:tcW w:w="9614" w:type="dxa"/>
          </w:tcPr>
          <w:p w14:paraId="4E800E8D" w14:textId="6B942B84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Closure of enterostomy, large or small intestine;</w:t>
            </w:r>
          </w:p>
        </w:tc>
      </w:tr>
      <w:tr w:rsidR="003A1D5D" w:rsidRPr="003D3D63" w14:paraId="5DE31766" w14:textId="77777777" w:rsidTr="003D3D63">
        <w:trPr>
          <w:trHeight w:val="79"/>
        </w:trPr>
        <w:tc>
          <w:tcPr>
            <w:tcW w:w="1696" w:type="dxa"/>
          </w:tcPr>
          <w:p w14:paraId="20E66059" w14:textId="707BC225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8724</w:t>
            </w:r>
          </w:p>
        </w:tc>
        <w:tc>
          <w:tcPr>
            <w:tcW w:w="9614" w:type="dxa"/>
          </w:tcPr>
          <w:p w14:paraId="410AFEF0" w14:textId="19ABCD1D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ervical lymphadenectomy (modified radical neck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dissection)</w:t>
            </w:r>
          </w:p>
        </w:tc>
      </w:tr>
      <w:tr w:rsidR="003A1D5D" w:rsidRPr="003D3D63" w14:paraId="74DCB7E6" w14:textId="77777777" w:rsidTr="003D3D63">
        <w:trPr>
          <w:trHeight w:val="547"/>
        </w:trPr>
        <w:tc>
          <w:tcPr>
            <w:tcW w:w="1696" w:type="dxa"/>
          </w:tcPr>
          <w:p w14:paraId="6C059891" w14:textId="73986FBE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2612</w:t>
            </w:r>
          </w:p>
        </w:tc>
        <w:tc>
          <w:tcPr>
            <w:tcW w:w="9614" w:type="dxa"/>
          </w:tcPr>
          <w:p w14:paraId="2DBADDD3" w14:textId="5723C9A0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Arthrodesis, posterior or posterolateral technique, single level; lumbar (with or without later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transverse technique)</w:t>
            </w:r>
          </w:p>
        </w:tc>
      </w:tr>
      <w:tr w:rsidR="003A1D5D" w:rsidRPr="003D3D63" w14:paraId="525F18D9" w14:textId="77777777" w:rsidTr="003D3D63">
        <w:trPr>
          <w:trHeight w:val="547"/>
        </w:trPr>
        <w:tc>
          <w:tcPr>
            <w:tcW w:w="1696" w:type="dxa"/>
          </w:tcPr>
          <w:p w14:paraId="5287E100" w14:textId="45B5A1C9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3075</w:t>
            </w:r>
          </w:p>
        </w:tc>
        <w:tc>
          <w:tcPr>
            <w:tcW w:w="9614" w:type="dxa"/>
          </w:tcPr>
          <w:p w14:paraId="41CF8CF3" w14:textId="404D8045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Discectomy, anterior, with decompression of spinal cord and/or nerve root(s), including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osteophytectomy; cervical, single interspace</w:t>
            </w:r>
          </w:p>
        </w:tc>
      </w:tr>
      <w:tr w:rsidR="003A1D5D" w:rsidRPr="003D3D63" w14:paraId="7EB51B84" w14:textId="77777777" w:rsidTr="003D3D63">
        <w:trPr>
          <w:trHeight w:val="547"/>
        </w:trPr>
        <w:tc>
          <w:tcPr>
            <w:tcW w:w="1696" w:type="dxa"/>
          </w:tcPr>
          <w:p w14:paraId="2A39E93F" w14:textId="28CA2CF6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4803</w:t>
            </w:r>
          </w:p>
        </w:tc>
        <w:tc>
          <w:tcPr>
            <w:tcW w:w="9614" w:type="dxa"/>
          </w:tcPr>
          <w:p w14:paraId="0AB5E23E" w14:textId="44D51E22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ndovascular repair of infrarenal abdominal aortic aneurysm or dissection; using modular bifurcated prosthesis (2 docking limbs)</w:t>
            </w:r>
          </w:p>
        </w:tc>
      </w:tr>
      <w:tr w:rsidR="003A1D5D" w:rsidRPr="003D3D63" w14:paraId="50FFBD4E" w14:textId="77777777" w:rsidTr="003D3D63">
        <w:trPr>
          <w:trHeight w:val="547"/>
        </w:trPr>
        <w:tc>
          <w:tcPr>
            <w:tcW w:w="1696" w:type="dxa"/>
          </w:tcPr>
          <w:p w14:paraId="1581BBD6" w14:textId="60FF4A73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2630</w:t>
            </w:r>
          </w:p>
        </w:tc>
        <w:tc>
          <w:tcPr>
            <w:tcW w:w="9614" w:type="dxa"/>
          </w:tcPr>
          <w:p w14:paraId="2D0FC4DA" w14:textId="0F0EB517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Arthrodesis, posterior interbody technique, including laminectomy and/or discectomy to prepare interspace (other than for decompression), single interspace; lumbar</w:t>
            </w:r>
          </w:p>
        </w:tc>
      </w:tr>
      <w:tr w:rsidR="003A1D5D" w:rsidRPr="003D3D63" w14:paraId="1C02B1D3" w14:textId="77777777" w:rsidTr="003D3D63">
        <w:trPr>
          <w:trHeight w:val="158"/>
        </w:trPr>
        <w:tc>
          <w:tcPr>
            <w:tcW w:w="1696" w:type="dxa"/>
          </w:tcPr>
          <w:p w14:paraId="029D0DB6" w14:textId="0F6A62E8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134</w:t>
            </w:r>
          </w:p>
        </w:tc>
        <w:tc>
          <w:tcPr>
            <w:tcW w:w="9614" w:type="dxa"/>
          </w:tcPr>
          <w:p w14:paraId="5E23BC7B" w14:textId="1532C731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vision of total hip arthroplasty; both components, with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or without autograft or allograft</w:t>
            </w:r>
          </w:p>
        </w:tc>
      </w:tr>
      <w:tr w:rsidR="003A1D5D" w:rsidRPr="003D3D63" w14:paraId="001E99A1" w14:textId="77777777" w:rsidTr="003D3D63">
        <w:trPr>
          <w:trHeight w:val="79"/>
        </w:trPr>
        <w:tc>
          <w:tcPr>
            <w:tcW w:w="1696" w:type="dxa"/>
          </w:tcPr>
          <w:p w14:paraId="1A7A4BA2" w14:textId="67B9D818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2663</w:t>
            </w:r>
          </w:p>
        </w:tc>
        <w:tc>
          <w:tcPr>
            <w:tcW w:w="9614" w:type="dxa"/>
          </w:tcPr>
          <w:p w14:paraId="60B44DEE" w14:textId="775A06D1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Thoracoscopy, surgical; with lobectomy, total 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egmental</w:t>
            </w:r>
          </w:p>
        </w:tc>
      </w:tr>
      <w:tr w:rsidR="003A1D5D" w:rsidRPr="003D3D63" w14:paraId="51687E36" w14:textId="77777777" w:rsidTr="003D3D63">
        <w:trPr>
          <w:trHeight w:val="79"/>
        </w:trPr>
        <w:tc>
          <w:tcPr>
            <w:tcW w:w="1696" w:type="dxa"/>
          </w:tcPr>
          <w:p w14:paraId="41B22201" w14:textId="1EBAFA2A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565</w:t>
            </w:r>
          </w:p>
        </w:tc>
        <w:tc>
          <w:tcPr>
            <w:tcW w:w="9614" w:type="dxa"/>
          </w:tcPr>
          <w:p w14:paraId="69CF5122" w14:textId="7CC27DE3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Repair recurrent incisional or ventral hernia; reducible</w:t>
            </w:r>
          </w:p>
        </w:tc>
      </w:tr>
      <w:tr w:rsidR="003A1D5D" w:rsidRPr="003D3D63" w14:paraId="63930777" w14:textId="77777777" w:rsidTr="003D3D63">
        <w:trPr>
          <w:trHeight w:val="156"/>
        </w:trPr>
        <w:tc>
          <w:tcPr>
            <w:tcW w:w="1696" w:type="dxa"/>
          </w:tcPr>
          <w:p w14:paraId="1F7CB615" w14:textId="6C3D69F9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151</w:t>
            </w:r>
            <w:r w:rsidR="003D3D63">
              <w:rPr>
                <w:rFonts w:ascii="Calibri" w:hAnsi="Calibri"/>
                <w:bCs/>
                <w:color w:val="000000" w:themeColor="text1"/>
              </w:rPr>
              <w:t>2</w:t>
            </w:r>
          </w:p>
        </w:tc>
        <w:tc>
          <w:tcPr>
            <w:tcW w:w="9614" w:type="dxa"/>
          </w:tcPr>
          <w:p w14:paraId="0E621381" w14:textId="5BB32884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raniectomy, trephination, bone flap craniotomy; f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excision of meningioma, supratentorial</w:t>
            </w:r>
          </w:p>
        </w:tc>
      </w:tr>
      <w:tr w:rsidR="003A1D5D" w:rsidRPr="003D3D63" w14:paraId="1E449AB2" w14:textId="77777777" w:rsidTr="003D3D63">
        <w:trPr>
          <w:trHeight w:val="547"/>
        </w:trPr>
        <w:tc>
          <w:tcPr>
            <w:tcW w:w="1696" w:type="dxa"/>
          </w:tcPr>
          <w:p w14:paraId="785FE3F9" w14:textId="234BDB44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8210</w:t>
            </w:r>
          </w:p>
        </w:tc>
        <w:tc>
          <w:tcPr>
            <w:tcW w:w="9614" w:type="dxa"/>
          </w:tcPr>
          <w:p w14:paraId="11B9C198" w14:textId="2F8D082D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adical abdominal hysterectomy, with bilateral tot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pelvic lymphadenectomy and para-aortic lymph node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ampling (biopsy), with or without removal of tube(s)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with or without removal of ovary(s)</w:t>
            </w:r>
          </w:p>
        </w:tc>
      </w:tr>
      <w:tr w:rsidR="003A1D5D" w:rsidRPr="003D3D63" w14:paraId="77BE6BC6" w14:textId="77777777" w:rsidTr="003D3D63">
        <w:trPr>
          <w:trHeight w:val="547"/>
        </w:trPr>
        <w:tc>
          <w:tcPr>
            <w:tcW w:w="1696" w:type="dxa"/>
          </w:tcPr>
          <w:p w14:paraId="207C9D43" w14:textId="4128C6A3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3081</w:t>
            </w:r>
          </w:p>
        </w:tc>
        <w:tc>
          <w:tcPr>
            <w:tcW w:w="9614" w:type="dxa"/>
          </w:tcPr>
          <w:p w14:paraId="67A9CA2F" w14:textId="52537DF7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Vertebral corpectomy (vertebral body resection), parti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or complete, anterior approach with decompression of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pinal cord and/or nerve root(s); cervical, single segment</w:t>
            </w:r>
          </w:p>
        </w:tc>
      </w:tr>
      <w:tr w:rsidR="003A1D5D" w:rsidRPr="003D3D63" w14:paraId="4D1F1710" w14:textId="77777777" w:rsidTr="003D3D63">
        <w:trPr>
          <w:trHeight w:val="79"/>
        </w:trPr>
        <w:tc>
          <w:tcPr>
            <w:tcW w:w="1696" w:type="dxa"/>
          </w:tcPr>
          <w:p w14:paraId="3E7E7EF5" w14:textId="74A80CBA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lastRenderedPageBreak/>
              <w:t>44320</w:t>
            </w:r>
          </w:p>
        </w:tc>
        <w:tc>
          <w:tcPr>
            <w:tcW w:w="9614" w:type="dxa"/>
          </w:tcPr>
          <w:p w14:paraId="15D951AD" w14:textId="44043CCF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Colostomy or skin level cecostomy;</w:t>
            </w:r>
          </w:p>
        </w:tc>
      </w:tr>
      <w:tr w:rsidR="003A1D5D" w:rsidRPr="003D3D63" w14:paraId="0E97F26F" w14:textId="77777777" w:rsidTr="003D3D63">
        <w:trPr>
          <w:trHeight w:val="547"/>
        </w:trPr>
        <w:tc>
          <w:tcPr>
            <w:tcW w:w="1696" w:type="dxa"/>
          </w:tcPr>
          <w:p w14:paraId="5FBB0FD4" w14:textId="1EADB22C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210</w:t>
            </w:r>
          </w:p>
        </w:tc>
        <w:tc>
          <w:tcPr>
            <w:tcW w:w="9614" w:type="dxa"/>
          </w:tcPr>
          <w:p w14:paraId="265B1095" w14:textId="1D6E54A4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colectomy, total, abdominal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without proctectomy, with ileostomy or ileoproctostomy</w:t>
            </w:r>
          </w:p>
        </w:tc>
      </w:tr>
      <w:tr w:rsidR="003A1D5D" w:rsidRPr="003D3D63" w14:paraId="2FDABF4A" w14:textId="77777777" w:rsidTr="003D3D63">
        <w:trPr>
          <w:trHeight w:val="151"/>
        </w:trPr>
        <w:tc>
          <w:tcPr>
            <w:tcW w:w="1696" w:type="dxa"/>
          </w:tcPr>
          <w:p w14:paraId="7F57596D" w14:textId="7EF18312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625</w:t>
            </w:r>
          </w:p>
        </w:tc>
        <w:tc>
          <w:tcPr>
            <w:tcW w:w="9614" w:type="dxa"/>
          </w:tcPr>
          <w:p w14:paraId="550EB24B" w14:textId="3C4903F0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losure of enterostomy, large or small intestine; with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resection and anastomosis other than colorectal</w:t>
            </w:r>
          </w:p>
        </w:tc>
      </w:tr>
      <w:tr w:rsidR="003A1D5D" w:rsidRPr="003D3D63" w14:paraId="544A7AAC" w14:textId="77777777" w:rsidTr="003D3D63">
        <w:trPr>
          <w:trHeight w:val="79"/>
        </w:trPr>
        <w:tc>
          <w:tcPr>
            <w:tcW w:w="1696" w:type="dxa"/>
          </w:tcPr>
          <w:p w14:paraId="0FF377C6" w14:textId="51B5994F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0543</w:t>
            </w:r>
          </w:p>
        </w:tc>
        <w:tc>
          <w:tcPr>
            <w:tcW w:w="9614" w:type="dxa"/>
          </w:tcPr>
          <w:p w14:paraId="0A46AC3E" w14:textId="2F5761A3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Laparoscopy, surgical; partial nephrectomy</w:t>
            </w:r>
          </w:p>
        </w:tc>
      </w:tr>
      <w:tr w:rsidR="003A1D5D" w:rsidRPr="003D3D63" w14:paraId="63DF7B04" w14:textId="77777777" w:rsidTr="003D3D63">
        <w:trPr>
          <w:trHeight w:val="79"/>
        </w:trPr>
        <w:tc>
          <w:tcPr>
            <w:tcW w:w="1696" w:type="dxa"/>
          </w:tcPr>
          <w:p w14:paraId="66DA0FE3" w14:textId="51DDEACE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19364</w:t>
            </w:r>
          </w:p>
        </w:tc>
        <w:tc>
          <w:tcPr>
            <w:tcW w:w="9614" w:type="dxa"/>
          </w:tcPr>
          <w:p w14:paraId="56A06F6D" w14:textId="3E30717A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Breast reconstruction with free flap</w:t>
            </w:r>
          </w:p>
        </w:tc>
      </w:tr>
      <w:tr w:rsidR="003A1D5D" w:rsidRPr="003D3D63" w14:paraId="0D15929C" w14:textId="77777777" w:rsidTr="003D3D63">
        <w:trPr>
          <w:trHeight w:val="79"/>
        </w:trPr>
        <w:tc>
          <w:tcPr>
            <w:tcW w:w="1696" w:type="dxa"/>
          </w:tcPr>
          <w:p w14:paraId="1FF3B3A3" w14:textId="1730DEF4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7600</w:t>
            </w:r>
          </w:p>
        </w:tc>
        <w:tc>
          <w:tcPr>
            <w:tcW w:w="9614" w:type="dxa"/>
          </w:tcPr>
          <w:p w14:paraId="633F43B6" w14:textId="1FC61B68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Cholecystectomy;</w:t>
            </w:r>
          </w:p>
        </w:tc>
      </w:tr>
      <w:tr w:rsidR="003A1D5D" w:rsidRPr="003D3D63" w14:paraId="50AD6EF3" w14:textId="77777777" w:rsidTr="003D3D63">
        <w:trPr>
          <w:trHeight w:val="547"/>
        </w:trPr>
        <w:tc>
          <w:tcPr>
            <w:tcW w:w="1696" w:type="dxa"/>
          </w:tcPr>
          <w:p w14:paraId="71CB75E4" w14:textId="07B345B9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301</w:t>
            </w:r>
          </w:p>
        </w:tc>
        <w:tc>
          <w:tcPr>
            <w:tcW w:w="9614" w:type="dxa"/>
          </w:tcPr>
          <w:p w14:paraId="46CE4FFB" w14:textId="211F3896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Thromboendarterectomy, including patch graft, if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performed; carotid, vertebral, subclavian, by neck</w:t>
            </w:r>
          </w:p>
          <w:p w14:paraId="25769135" w14:textId="73DF3230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incision</w:t>
            </w:r>
          </w:p>
        </w:tc>
      </w:tr>
      <w:tr w:rsidR="003A1D5D" w:rsidRPr="003D3D63" w14:paraId="6F9E5F46" w14:textId="77777777" w:rsidTr="003D3D63">
        <w:trPr>
          <w:trHeight w:val="79"/>
        </w:trPr>
        <w:tc>
          <w:tcPr>
            <w:tcW w:w="1696" w:type="dxa"/>
          </w:tcPr>
          <w:p w14:paraId="440B190F" w14:textId="7E880FBD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8120</w:t>
            </w:r>
          </w:p>
        </w:tc>
        <w:tc>
          <w:tcPr>
            <w:tcW w:w="9614" w:type="dxa"/>
          </w:tcPr>
          <w:p w14:paraId="78CD1B54" w14:textId="36E47ED2" w:rsidR="003A1D5D" w:rsidRPr="003D3D63" w:rsidRDefault="003A1D5D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Laparoscopy, surgical, splenectomy</w:t>
            </w:r>
          </w:p>
        </w:tc>
      </w:tr>
      <w:tr w:rsidR="003A1D5D" w:rsidRPr="003D3D63" w14:paraId="061CC248" w14:textId="77777777" w:rsidTr="003D3D63">
        <w:trPr>
          <w:trHeight w:val="79"/>
        </w:trPr>
        <w:tc>
          <w:tcPr>
            <w:tcW w:w="1696" w:type="dxa"/>
          </w:tcPr>
          <w:p w14:paraId="5AEE8FB1" w14:textId="384ED547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15734</w:t>
            </w:r>
          </w:p>
        </w:tc>
        <w:tc>
          <w:tcPr>
            <w:tcW w:w="9614" w:type="dxa"/>
          </w:tcPr>
          <w:p w14:paraId="0D0B5085" w14:textId="1D57A010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Muscle, myocutaneous, or fasciocutaneous flap; trunk</w:t>
            </w:r>
          </w:p>
        </w:tc>
      </w:tr>
      <w:tr w:rsidR="003A1D5D" w:rsidRPr="003D3D63" w14:paraId="0263379D" w14:textId="77777777" w:rsidTr="003D3D63">
        <w:trPr>
          <w:trHeight w:val="79"/>
        </w:trPr>
        <w:tc>
          <w:tcPr>
            <w:tcW w:w="1696" w:type="dxa"/>
          </w:tcPr>
          <w:p w14:paraId="33970435" w14:textId="4B38968B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205</w:t>
            </w:r>
          </w:p>
        </w:tc>
        <w:tc>
          <w:tcPr>
            <w:tcW w:w="9614" w:type="dxa"/>
          </w:tcPr>
          <w:p w14:paraId="4389392C" w14:textId="151D9687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colectomy, partial, with remov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of terminal ileum with ileocolostomy</w:t>
            </w:r>
          </w:p>
        </w:tc>
      </w:tr>
      <w:tr w:rsidR="003A1D5D" w:rsidRPr="003D3D63" w14:paraId="53F4D0FC" w14:textId="77777777" w:rsidTr="003D3D63">
        <w:trPr>
          <w:trHeight w:val="547"/>
        </w:trPr>
        <w:tc>
          <w:tcPr>
            <w:tcW w:w="1696" w:type="dxa"/>
          </w:tcPr>
          <w:p w14:paraId="7D61770D" w14:textId="45651673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2554</w:t>
            </w:r>
          </w:p>
        </w:tc>
        <w:tc>
          <w:tcPr>
            <w:tcW w:w="9614" w:type="dxa"/>
          </w:tcPr>
          <w:p w14:paraId="1F211A25" w14:textId="30EA1F51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Arthrodesis, anterior interbody technique, including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minimal discectomy to prepare interspace (other than f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decompression); cervical below c2</w:t>
            </w:r>
          </w:p>
        </w:tc>
      </w:tr>
      <w:tr w:rsidR="003A1D5D" w:rsidRPr="003D3D63" w14:paraId="4E123D5B" w14:textId="77777777" w:rsidTr="003D3D63">
        <w:trPr>
          <w:trHeight w:val="79"/>
        </w:trPr>
        <w:tc>
          <w:tcPr>
            <w:tcW w:w="1696" w:type="dxa"/>
          </w:tcPr>
          <w:p w14:paraId="5B9EFD97" w14:textId="5F9F2DA7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202</w:t>
            </w:r>
          </w:p>
        </w:tc>
        <w:tc>
          <w:tcPr>
            <w:tcW w:w="9614" w:type="dxa"/>
          </w:tcPr>
          <w:p w14:paraId="7D735F0C" w14:textId="7A9FA739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Laparoscopy, surgical; enterectomy, resection of small i</w:t>
            </w:r>
            <w:r w:rsidR="00F8289C" w:rsidRPr="003D3D63">
              <w:rPr>
                <w:rFonts w:ascii="Calibri" w:hAnsi="Calibri"/>
                <w:bCs/>
                <w:color w:val="000000" w:themeColor="text1"/>
              </w:rPr>
              <w:t>ntestine, single resection and anastomosis</w:t>
            </w:r>
          </w:p>
        </w:tc>
      </w:tr>
      <w:tr w:rsidR="003A1D5D" w:rsidRPr="003D3D63" w14:paraId="2A9DC499" w14:textId="77777777" w:rsidTr="003D3D63">
        <w:trPr>
          <w:trHeight w:val="547"/>
        </w:trPr>
        <w:tc>
          <w:tcPr>
            <w:tcW w:w="1696" w:type="dxa"/>
          </w:tcPr>
          <w:p w14:paraId="268BD182" w14:textId="62A58314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203</w:t>
            </w:r>
          </w:p>
        </w:tc>
        <w:tc>
          <w:tcPr>
            <w:tcW w:w="9614" w:type="dxa"/>
          </w:tcPr>
          <w:p w14:paraId="5CF12824" w14:textId="6DDC8847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xcision or destruction, open, intra-abdominal tumors, cysts or endometriomas, 1 or more peritoneal, mesenteric, or retroperitoneal primary or secondary tumors; largest tumor 5 cm diameter or less</w:t>
            </w:r>
          </w:p>
        </w:tc>
      </w:tr>
      <w:tr w:rsidR="003A1D5D" w:rsidRPr="003D3D63" w14:paraId="739238BA" w14:textId="77777777" w:rsidTr="003D3D63">
        <w:trPr>
          <w:trHeight w:val="547"/>
        </w:trPr>
        <w:tc>
          <w:tcPr>
            <w:tcW w:w="1696" w:type="dxa"/>
          </w:tcPr>
          <w:p w14:paraId="6D5F67C6" w14:textId="6964B55F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61518</w:t>
            </w:r>
          </w:p>
        </w:tc>
        <w:tc>
          <w:tcPr>
            <w:tcW w:w="9614" w:type="dxa"/>
          </w:tcPr>
          <w:p w14:paraId="001CFFE9" w14:textId="68078FDF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raniectomy for excision of brain tumor, infratentorial or posterior fossa; except meningioma, cerebellopontine angle tumor, or midline tumor at base of skull</w:t>
            </w:r>
          </w:p>
        </w:tc>
      </w:tr>
      <w:tr w:rsidR="003A1D5D" w:rsidRPr="003D3D63" w14:paraId="3CC023B0" w14:textId="77777777" w:rsidTr="003D3D63">
        <w:trPr>
          <w:trHeight w:val="79"/>
        </w:trPr>
        <w:tc>
          <w:tcPr>
            <w:tcW w:w="1696" w:type="dxa"/>
          </w:tcPr>
          <w:p w14:paraId="00104BDA" w14:textId="0BF13E39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590</w:t>
            </w:r>
          </w:p>
        </w:tc>
        <w:tc>
          <w:tcPr>
            <w:tcW w:w="9614" w:type="dxa"/>
          </w:tcPr>
          <w:p w14:paraId="0C3A89AB" w14:textId="1D872D25" w:rsidR="003A1D5D" w:rsidRPr="003D3D63" w:rsidRDefault="00F8289C" w:rsidP="003D3D63">
            <w:pPr>
              <w:pStyle w:val="BodyText"/>
              <w:tabs>
                <w:tab w:val="left" w:pos="3492"/>
              </w:tabs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</w:pP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Amputation, thigh, through femur, any</w:t>
            </w:r>
            <w:r w:rsidRPr="003D3D63">
              <w:rPr>
                <w:rFonts w:ascii="Calibri" w:hAnsi="Calibri"/>
                <w:bCs/>
                <w:color w:val="000000" w:themeColor="text1"/>
                <w:spacing w:val="-7"/>
                <w:sz w:val="22"/>
                <w:szCs w:val="22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level;</w:t>
            </w:r>
          </w:p>
        </w:tc>
      </w:tr>
      <w:tr w:rsidR="003A1D5D" w:rsidRPr="003D3D63" w14:paraId="6D2CF3C6" w14:textId="77777777" w:rsidTr="003D3D63">
        <w:trPr>
          <w:trHeight w:val="547"/>
        </w:trPr>
        <w:tc>
          <w:tcPr>
            <w:tcW w:w="1696" w:type="dxa"/>
          </w:tcPr>
          <w:p w14:paraId="74B8EA3B" w14:textId="1B325A0B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211</w:t>
            </w:r>
          </w:p>
        </w:tc>
        <w:tc>
          <w:tcPr>
            <w:tcW w:w="9614" w:type="dxa"/>
          </w:tcPr>
          <w:p w14:paraId="74FEC733" w14:textId="1EB5B383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colectomy, total, abdominal, with proctectomy, with ileoanal anastomosis, creation of ileal reservoir (s or j), with loop ileostomy, includes rectal mucosectomy, when performed</w:t>
            </w:r>
          </w:p>
        </w:tc>
      </w:tr>
      <w:tr w:rsidR="003A1D5D" w:rsidRPr="003D3D63" w14:paraId="0ADB4B43" w14:textId="77777777" w:rsidTr="003D3D63">
        <w:trPr>
          <w:trHeight w:val="97"/>
        </w:trPr>
        <w:tc>
          <w:tcPr>
            <w:tcW w:w="1696" w:type="dxa"/>
          </w:tcPr>
          <w:p w14:paraId="017C0BBE" w14:textId="111699AF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000</w:t>
            </w:r>
          </w:p>
        </w:tc>
        <w:tc>
          <w:tcPr>
            <w:tcW w:w="9614" w:type="dxa"/>
          </w:tcPr>
          <w:p w14:paraId="0EDB370B" w14:textId="2E21289D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xploratory laparotomy, exploratory celiotomy with or without biopsy(s) (separate procedure)</w:t>
            </w:r>
          </w:p>
        </w:tc>
      </w:tr>
      <w:tr w:rsidR="003A1D5D" w:rsidRPr="003D3D63" w14:paraId="6AFB9138" w14:textId="77777777" w:rsidTr="003D3D63">
        <w:trPr>
          <w:trHeight w:val="79"/>
        </w:trPr>
        <w:tc>
          <w:tcPr>
            <w:tcW w:w="1696" w:type="dxa"/>
          </w:tcPr>
          <w:p w14:paraId="3292907A" w14:textId="79F4AEAA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204</w:t>
            </w:r>
          </w:p>
        </w:tc>
        <w:tc>
          <w:tcPr>
            <w:tcW w:w="9614" w:type="dxa"/>
          </w:tcPr>
          <w:p w14:paraId="3BBD5F3E" w14:textId="35F55EDE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colectomy, partial, with anastomosis</w:t>
            </w:r>
          </w:p>
        </w:tc>
      </w:tr>
      <w:tr w:rsidR="003A1D5D" w:rsidRPr="003D3D63" w14:paraId="21EF9AFC" w14:textId="77777777" w:rsidTr="003D3D63">
        <w:trPr>
          <w:trHeight w:val="547"/>
        </w:trPr>
        <w:tc>
          <w:tcPr>
            <w:tcW w:w="1696" w:type="dxa"/>
          </w:tcPr>
          <w:p w14:paraId="0514F345" w14:textId="79A35E1B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7221</w:t>
            </w:r>
          </w:p>
        </w:tc>
        <w:tc>
          <w:tcPr>
            <w:tcW w:w="9614" w:type="dxa"/>
          </w:tcPr>
          <w:p w14:paraId="0FC55F8F" w14:textId="21E4D9A6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vascularization, endovascular, open or percutaneous, iliac artery, unilateral, initial vessel; with transluminal stent placement(s), includes angioplasty within the same vessel, when performed</w:t>
            </w:r>
          </w:p>
        </w:tc>
      </w:tr>
      <w:tr w:rsidR="003A1D5D" w:rsidRPr="003D3D63" w14:paraId="791773FA" w14:textId="77777777" w:rsidTr="003D3D63">
        <w:trPr>
          <w:trHeight w:val="79"/>
        </w:trPr>
        <w:tc>
          <w:tcPr>
            <w:tcW w:w="1696" w:type="dxa"/>
          </w:tcPr>
          <w:p w14:paraId="6F0C013B" w14:textId="080FDE16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132</w:t>
            </w:r>
          </w:p>
        </w:tc>
        <w:tc>
          <w:tcPr>
            <w:tcW w:w="9614" w:type="dxa"/>
          </w:tcPr>
          <w:p w14:paraId="3A98202F" w14:textId="724348E6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onversion of previous hip surgery to total hip arthroplasty, with or without autograft or allograft</w:t>
            </w:r>
          </w:p>
        </w:tc>
      </w:tr>
      <w:tr w:rsidR="003A1D5D" w:rsidRPr="003D3D63" w14:paraId="1B43D659" w14:textId="77777777" w:rsidTr="003D3D63">
        <w:trPr>
          <w:trHeight w:val="547"/>
        </w:trPr>
        <w:tc>
          <w:tcPr>
            <w:tcW w:w="1696" w:type="dxa"/>
          </w:tcPr>
          <w:p w14:paraId="28D92F50" w14:textId="2A3B28B1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3282</w:t>
            </w:r>
          </w:p>
        </w:tc>
        <w:tc>
          <w:tcPr>
            <w:tcW w:w="9614" w:type="dxa"/>
          </w:tcPr>
          <w:p w14:paraId="2EF8D659" w14:textId="0521579E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, repair of paraesophageal hernia, includes fundoplasty, when performed; with implantation of mesh</w:t>
            </w:r>
          </w:p>
        </w:tc>
      </w:tr>
      <w:tr w:rsidR="003A1D5D" w:rsidRPr="003D3D63" w14:paraId="7751ED6D" w14:textId="77777777" w:rsidTr="003D3D63">
        <w:trPr>
          <w:trHeight w:val="79"/>
        </w:trPr>
        <w:tc>
          <w:tcPr>
            <w:tcW w:w="1696" w:type="dxa"/>
          </w:tcPr>
          <w:p w14:paraId="785D8030" w14:textId="69CE8066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236</w:t>
            </w:r>
          </w:p>
        </w:tc>
        <w:tc>
          <w:tcPr>
            <w:tcW w:w="9614" w:type="dxa"/>
          </w:tcPr>
          <w:p w14:paraId="360BA1FB" w14:textId="78E5089A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Open treatment of femoral fracture, proximal end, neck, internal fixation or prosthetic replacement</w:t>
            </w:r>
          </w:p>
        </w:tc>
      </w:tr>
      <w:tr w:rsidR="003A1D5D" w:rsidRPr="003D3D63" w14:paraId="2C6DBCE8" w14:textId="77777777" w:rsidTr="003D3D63">
        <w:trPr>
          <w:trHeight w:val="79"/>
        </w:trPr>
        <w:tc>
          <w:tcPr>
            <w:tcW w:w="1696" w:type="dxa"/>
          </w:tcPr>
          <w:p w14:paraId="4C9B2D5B" w14:textId="4DD5647C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566</w:t>
            </w:r>
          </w:p>
        </w:tc>
        <w:tc>
          <w:tcPr>
            <w:tcW w:w="9614" w:type="dxa"/>
          </w:tcPr>
          <w:p w14:paraId="7827DD9D" w14:textId="774DD2BA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pair recurrent incisional or ventral hernia; incarcerated or strangulated</w:t>
            </w:r>
          </w:p>
        </w:tc>
      </w:tr>
      <w:tr w:rsidR="003A1D5D" w:rsidRPr="003D3D63" w14:paraId="48171E80" w14:textId="77777777" w:rsidTr="003D3D63">
        <w:trPr>
          <w:trHeight w:val="547"/>
        </w:trPr>
        <w:tc>
          <w:tcPr>
            <w:tcW w:w="1696" w:type="dxa"/>
          </w:tcPr>
          <w:p w14:paraId="36593DD9" w14:textId="542DF18C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2558</w:t>
            </w:r>
          </w:p>
        </w:tc>
        <w:tc>
          <w:tcPr>
            <w:tcW w:w="9614" w:type="dxa"/>
          </w:tcPr>
          <w:p w14:paraId="18A68A5F" w14:textId="6EA7CC99" w:rsidR="003A1D5D" w:rsidRPr="003D3D63" w:rsidRDefault="00F8289C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Arthrodesis, anterior interbody technique, including minimal discectomy to prepare interspace (other than for decompression); lumbar</w:t>
            </w:r>
          </w:p>
        </w:tc>
      </w:tr>
      <w:tr w:rsidR="003A1D5D" w:rsidRPr="003D3D63" w14:paraId="0C7347E0" w14:textId="77777777" w:rsidTr="003D3D63">
        <w:trPr>
          <w:trHeight w:val="547"/>
        </w:trPr>
        <w:tc>
          <w:tcPr>
            <w:tcW w:w="1696" w:type="dxa"/>
          </w:tcPr>
          <w:p w14:paraId="44EB8942" w14:textId="668CA284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207</w:t>
            </w:r>
          </w:p>
        </w:tc>
        <w:tc>
          <w:tcPr>
            <w:tcW w:w="9614" w:type="dxa"/>
          </w:tcPr>
          <w:p w14:paraId="1AFD8F68" w14:textId="45EF6515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colectomy, partial, with anastomosis, with coloproctostomy (low pelvic anastomosis)</w:t>
            </w:r>
          </w:p>
        </w:tc>
      </w:tr>
      <w:tr w:rsidR="003A1D5D" w:rsidRPr="003D3D63" w14:paraId="044974C7" w14:textId="77777777" w:rsidTr="003D3D63">
        <w:trPr>
          <w:trHeight w:val="547"/>
        </w:trPr>
        <w:tc>
          <w:tcPr>
            <w:tcW w:w="1696" w:type="dxa"/>
          </w:tcPr>
          <w:p w14:paraId="33ABB3BF" w14:textId="53D96009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880</w:t>
            </w:r>
          </w:p>
        </w:tc>
        <w:tc>
          <w:tcPr>
            <w:tcW w:w="9614" w:type="dxa"/>
          </w:tcPr>
          <w:p w14:paraId="000F84F6" w14:textId="77777777" w:rsidR="009735F0" w:rsidRPr="003D3D63" w:rsidRDefault="009735F0" w:rsidP="003D3D63">
            <w:pPr>
              <w:pStyle w:val="BodyText"/>
              <w:tabs>
                <w:tab w:val="left" w:pos="3452"/>
              </w:tabs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</w:pP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Amputation, leg, through tibia and</w:t>
            </w:r>
            <w:r w:rsidRPr="003D3D63">
              <w:rPr>
                <w:rFonts w:ascii="Calibri" w:hAnsi="Calibri"/>
                <w:bCs/>
                <w:color w:val="000000" w:themeColor="text1"/>
                <w:spacing w:val="-1"/>
                <w:sz w:val="22"/>
                <w:szCs w:val="22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fibula;</w:t>
            </w:r>
          </w:p>
          <w:p w14:paraId="5D1B8851" w14:textId="77777777" w:rsidR="003A1D5D" w:rsidRPr="003D3D63" w:rsidRDefault="003A1D5D" w:rsidP="003A1D5D">
            <w:pPr>
              <w:rPr>
                <w:rFonts w:ascii="Calibri" w:hAnsi="Calibri" w:cstheme="minorHAnsi"/>
                <w:bCs/>
              </w:rPr>
            </w:pPr>
          </w:p>
        </w:tc>
      </w:tr>
      <w:tr w:rsidR="003A1D5D" w:rsidRPr="003D3D63" w14:paraId="2E8C7CAC" w14:textId="77777777" w:rsidTr="003D3D63">
        <w:trPr>
          <w:trHeight w:val="547"/>
        </w:trPr>
        <w:tc>
          <w:tcPr>
            <w:tcW w:w="1696" w:type="dxa"/>
          </w:tcPr>
          <w:p w14:paraId="6FE3E2A1" w14:textId="4D776A18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lastRenderedPageBreak/>
              <w:t>43846</w:t>
            </w:r>
          </w:p>
        </w:tc>
        <w:tc>
          <w:tcPr>
            <w:tcW w:w="9614" w:type="dxa"/>
          </w:tcPr>
          <w:p w14:paraId="147A2FE7" w14:textId="4DF83D3B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Gastric restrictive procedure, with gastric bypass for morbid obesity; with short limb (150 cm or less) roux- en-y gastroenterostomy</w:t>
            </w:r>
          </w:p>
        </w:tc>
      </w:tr>
      <w:tr w:rsidR="003A1D5D" w:rsidRPr="003D3D63" w14:paraId="38077BB6" w14:textId="77777777" w:rsidTr="003D3D63">
        <w:trPr>
          <w:trHeight w:val="547"/>
        </w:trPr>
        <w:tc>
          <w:tcPr>
            <w:tcW w:w="1696" w:type="dxa"/>
          </w:tcPr>
          <w:p w14:paraId="79A6F5BF" w14:textId="6961AE67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244</w:t>
            </w:r>
          </w:p>
        </w:tc>
        <w:tc>
          <w:tcPr>
            <w:tcW w:w="9614" w:type="dxa"/>
          </w:tcPr>
          <w:p w14:paraId="152E9B46" w14:textId="3569D3BC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Treatment of intertrochanteric, peritrochanteric, or subtrochanteric femoral fracture; with plate/screw type implant, with or without cerclage</w:t>
            </w:r>
          </w:p>
        </w:tc>
      </w:tr>
      <w:tr w:rsidR="003A1D5D" w:rsidRPr="003D3D63" w14:paraId="20BAF671" w14:textId="77777777" w:rsidTr="003D3D63">
        <w:trPr>
          <w:trHeight w:val="79"/>
        </w:trPr>
        <w:tc>
          <w:tcPr>
            <w:tcW w:w="1696" w:type="dxa"/>
          </w:tcPr>
          <w:p w14:paraId="33D71827" w14:textId="40A3A40E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661</w:t>
            </w:r>
          </w:p>
        </w:tc>
        <w:tc>
          <w:tcPr>
            <w:tcW w:w="9614" w:type="dxa"/>
          </w:tcPr>
          <w:p w14:paraId="5DC66FC6" w14:textId="19C6A0E7" w:rsidR="003A1D5D" w:rsidRPr="003D3D63" w:rsidRDefault="009735F0" w:rsidP="003A1D5D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Bypass graft, with other than vein; femoral-femoral</w:t>
            </w:r>
          </w:p>
        </w:tc>
      </w:tr>
      <w:tr w:rsidR="009735F0" w:rsidRPr="003D3D63" w14:paraId="185D0AED" w14:textId="77777777" w:rsidTr="003D3D63">
        <w:trPr>
          <w:trHeight w:val="547"/>
        </w:trPr>
        <w:tc>
          <w:tcPr>
            <w:tcW w:w="1696" w:type="dxa"/>
          </w:tcPr>
          <w:p w14:paraId="5C7C9516" w14:textId="3E1D0B46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005</w:t>
            </w:r>
          </w:p>
        </w:tc>
        <w:tc>
          <w:tcPr>
            <w:tcW w:w="9614" w:type="dxa"/>
          </w:tcPr>
          <w:p w14:paraId="222D4887" w14:textId="77777777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nterolysis (freeing of intestinal adhesion) (separate</w:t>
            </w:r>
          </w:p>
          <w:p w14:paraId="327046E8" w14:textId="3E443205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rocedure)</w:t>
            </w:r>
          </w:p>
        </w:tc>
      </w:tr>
      <w:tr w:rsidR="009735F0" w:rsidRPr="003D3D63" w14:paraId="057E371B" w14:textId="77777777" w:rsidTr="003D3D63">
        <w:trPr>
          <w:trHeight w:val="547"/>
        </w:trPr>
        <w:tc>
          <w:tcPr>
            <w:tcW w:w="1696" w:type="dxa"/>
          </w:tcPr>
          <w:p w14:paraId="6A9055F6" w14:textId="7B173A2B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245</w:t>
            </w:r>
          </w:p>
        </w:tc>
        <w:tc>
          <w:tcPr>
            <w:tcW w:w="9614" w:type="dxa"/>
          </w:tcPr>
          <w:p w14:paraId="3E3EACF6" w14:textId="0FB054E8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Treatment of intertrochanteric, peritrochanteric, or subtrochanteric femoral fracture; with intramedullary implant, with or without interlocking screws and/or cerclage</w:t>
            </w:r>
          </w:p>
        </w:tc>
      </w:tr>
      <w:tr w:rsidR="009735F0" w:rsidRPr="003D3D63" w14:paraId="34C22F28" w14:textId="77777777" w:rsidTr="003D3D63">
        <w:trPr>
          <w:trHeight w:val="79"/>
        </w:trPr>
        <w:tc>
          <w:tcPr>
            <w:tcW w:w="1696" w:type="dxa"/>
          </w:tcPr>
          <w:p w14:paraId="759164CC" w14:textId="326B5471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7125</w:t>
            </w:r>
          </w:p>
        </w:tc>
        <w:tc>
          <w:tcPr>
            <w:tcW w:w="9614" w:type="dxa"/>
          </w:tcPr>
          <w:p w14:paraId="65D4EE2D" w14:textId="1C77B904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Hemiarthroplasty, hip, partial (eg, femoral stem prosthesis, bipolar arthroplasty)</w:t>
            </w:r>
          </w:p>
        </w:tc>
      </w:tr>
      <w:tr w:rsidR="009735F0" w:rsidRPr="003D3D63" w14:paraId="08E95E3F" w14:textId="77777777" w:rsidTr="003D3D63">
        <w:trPr>
          <w:trHeight w:val="79"/>
        </w:trPr>
        <w:tc>
          <w:tcPr>
            <w:tcW w:w="1696" w:type="dxa"/>
          </w:tcPr>
          <w:p w14:paraId="15812075" w14:textId="2F469D96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22600</w:t>
            </w:r>
          </w:p>
        </w:tc>
        <w:tc>
          <w:tcPr>
            <w:tcW w:w="9614" w:type="dxa"/>
          </w:tcPr>
          <w:p w14:paraId="15C6DBC2" w14:textId="1C158259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Arthrodesis, posterior or posterolateral technique, single level; cervical below C2 segment</w:t>
            </w:r>
          </w:p>
        </w:tc>
      </w:tr>
      <w:tr w:rsidR="009735F0" w:rsidRPr="003D3D63" w14:paraId="766C0786" w14:textId="77777777" w:rsidTr="003D3D63">
        <w:trPr>
          <w:trHeight w:val="79"/>
        </w:trPr>
        <w:tc>
          <w:tcPr>
            <w:tcW w:w="1696" w:type="dxa"/>
          </w:tcPr>
          <w:p w14:paraId="28E7AEE5" w14:textId="7B22485E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371</w:t>
            </w:r>
          </w:p>
        </w:tc>
        <w:tc>
          <w:tcPr>
            <w:tcW w:w="9614" w:type="dxa"/>
          </w:tcPr>
          <w:p w14:paraId="5B2D5D95" w14:textId="1E5DFF8C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Thromboendarterectomy, including patch graft, if performed; common femoral</w:t>
            </w:r>
          </w:p>
        </w:tc>
      </w:tr>
      <w:tr w:rsidR="009735F0" w:rsidRPr="003D3D63" w14:paraId="00F70D9C" w14:textId="77777777" w:rsidTr="003D3D63">
        <w:trPr>
          <w:trHeight w:val="547"/>
        </w:trPr>
        <w:tc>
          <w:tcPr>
            <w:tcW w:w="1696" w:type="dxa"/>
          </w:tcPr>
          <w:p w14:paraId="53BFF781" w14:textId="77959B3E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208</w:t>
            </w:r>
          </w:p>
        </w:tc>
        <w:tc>
          <w:tcPr>
            <w:tcW w:w="9614" w:type="dxa"/>
          </w:tcPr>
          <w:p w14:paraId="0686EB21" w14:textId="64A8DD0C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colectomy, partial, with anastomosis, with coloproctostomy (low pelvic anastomosis) with colostomy</w:t>
            </w:r>
          </w:p>
        </w:tc>
      </w:tr>
      <w:tr w:rsidR="009735F0" w:rsidRPr="003D3D63" w14:paraId="698AB404" w14:textId="77777777" w:rsidTr="003D3D63">
        <w:trPr>
          <w:trHeight w:val="547"/>
        </w:trPr>
        <w:tc>
          <w:tcPr>
            <w:tcW w:w="1696" w:type="dxa"/>
          </w:tcPr>
          <w:p w14:paraId="2B6A5FF9" w14:textId="36BA3BCF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9205</w:t>
            </w:r>
          </w:p>
        </w:tc>
        <w:tc>
          <w:tcPr>
            <w:tcW w:w="9614" w:type="dxa"/>
          </w:tcPr>
          <w:p w14:paraId="2AF08E2A" w14:textId="4598FD54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xcision or destruction, open, intra-abdominal tumors, cysts or endometriomas, 1 or more peritoneal, mesenteric, or retroperitoneal primary or secondary tumors; largest tumor greater than 10.0 cm diameter</w:t>
            </w:r>
          </w:p>
        </w:tc>
      </w:tr>
      <w:tr w:rsidR="009735F0" w:rsidRPr="003D3D63" w14:paraId="39FB67DE" w14:textId="77777777" w:rsidTr="003D3D63">
        <w:trPr>
          <w:trHeight w:val="79"/>
        </w:trPr>
        <w:tc>
          <w:tcPr>
            <w:tcW w:w="1696" w:type="dxa"/>
          </w:tcPr>
          <w:p w14:paraId="7F8BD1CB" w14:textId="3C817935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44</w:t>
            </w:r>
            <w:r w:rsidRPr="003D3D63">
              <w:rPr>
                <w:rFonts w:ascii="Calibri" w:hAnsi="Calibri"/>
                <w:bCs/>
                <w:color w:val="000000" w:themeColor="text1"/>
              </w:rPr>
              <w:tab/>
            </w:r>
          </w:p>
        </w:tc>
        <w:tc>
          <w:tcPr>
            <w:tcW w:w="9614" w:type="dxa"/>
          </w:tcPr>
          <w:p w14:paraId="31FC5FFE" w14:textId="3BDE04AD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olectomy, partial; with resection, with colostomy or ileostomy and creation of mucofistula</w:t>
            </w:r>
          </w:p>
        </w:tc>
      </w:tr>
      <w:tr w:rsidR="009735F0" w:rsidRPr="003D3D63" w14:paraId="39A70A6A" w14:textId="77777777" w:rsidTr="003D3D63">
        <w:trPr>
          <w:trHeight w:val="95"/>
        </w:trPr>
        <w:tc>
          <w:tcPr>
            <w:tcW w:w="1696" w:type="dxa"/>
          </w:tcPr>
          <w:p w14:paraId="4E2DAD4C" w14:textId="1FD7E442" w:rsidR="009735F0" w:rsidRPr="003D3D63" w:rsidRDefault="009735F0" w:rsidP="00FF0E89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0548</w:t>
            </w:r>
          </w:p>
        </w:tc>
        <w:tc>
          <w:tcPr>
            <w:tcW w:w="9614" w:type="dxa"/>
          </w:tcPr>
          <w:p w14:paraId="495E170C" w14:textId="6E9DE09D" w:rsidR="009735F0" w:rsidRPr="003D3D63" w:rsidRDefault="009735F0" w:rsidP="003D3D63">
            <w:pPr>
              <w:pStyle w:val="BodyText"/>
              <w:tabs>
                <w:tab w:val="left" w:pos="3452"/>
              </w:tabs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</w:pP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Laparoscopy, surgical; nephrectomy with</w:t>
            </w:r>
            <w:r w:rsidRPr="003D3D63">
              <w:rPr>
                <w:rFonts w:ascii="Calibri" w:hAnsi="Calibri"/>
                <w:bCs/>
                <w:color w:val="000000" w:themeColor="text1"/>
                <w:spacing w:val="-7"/>
                <w:sz w:val="22"/>
                <w:szCs w:val="22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total ureterectomy</w:t>
            </w:r>
          </w:p>
        </w:tc>
      </w:tr>
      <w:tr w:rsidR="009735F0" w:rsidRPr="003D3D63" w14:paraId="1A4F48B9" w14:textId="77777777" w:rsidTr="003D3D63">
        <w:trPr>
          <w:trHeight w:val="100"/>
        </w:trPr>
        <w:tc>
          <w:tcPr>
            <w:tcW w:w="1696" w:type="dxa"/>
          </w:tcPr>
          <w:p w14:paraId="45B90578" w14:textId="4AD41833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556</w:t>
            </w:r>
          </w:p>
        </w:tc>
        <w:tc>
          <w:tcPr>
            <w:tcW w:w="9614" w:type="dxa"/>
          </w:tcPr>
          <w:p w14:paraId="6613A289" w14:textId="1CADF73F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Bypass graft, with vein; femoral-popliteal</w:t>
            </w:r>
          </w:p>
        </w:tc>
      </w:tr>
      <w:tr w:rsidR="009735F0" w:rsidRPr="003D3D63" w14:paraId="6572F6A1" w14:textId="77777777" w:rsidTr="003D3D63">
        <w:trPr>
          <w:trHeight w:val="547"/>
        </w:trPr>
        <w:tc>
          <w:tcPr>
            <w:tcW w:w="1696" w:type="dxa"/>
          </w:tcPr>
          <w:p w14:paraId="6492E939" w14:textId="2B4CF13F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626</w:t>
            </w:r>
          </w:p>
        </w:tc>
        <w:tc>
          <w:tcPr>
            <w:tcW w:w="9614" w:type="dxa"/>
          </w:tcPr>
          <w:p w14:paraId="730A1921" w14:textId="32A6DAF0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losure of enterostomy, large or small intestine; with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resection and colorectal anastomosis (eg, closure of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hartmann type procedure)</w:t>
            </w:r>
          </w:p>
        </w:tc>
      </w:tr>
      <w:tr w:rsidR="009735F0" w:rsidRPr="003D3D63" w14:paraId="1F809890" w14:textId="77777777" w:rsidTr="003D3D63">
        <w:trPr>
          <w:trHeight w:val="547"/>
        </w:trPr>
        <w:tc>
          <w:tcPr>
            <w:tcW w:w="1696" w:type="dxa"/>
          </w:tcPr>
          <w:p w14:paraId="093FB541" w14:textId="6C7999C1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8953</w:t>
            </w:r>
          </w:p>
        </w:tc>
        <w:tc>
          <w:tcPr>
            <w:tcW w:w="9614" w:type="dxa"/>
          </w:tcPr>
          <w:p w14:paraId="6C193E86" w14:textId="1D83AF46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Bilateral salpingo-oophorectomy with omentectomy,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total abdominal hysterectomy and radical dissection f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debulking;</w:t>
            </w:r>
          </w:p>
        </w:tc>
      </w:tr>
      <w:tr w:rsidR="009735F0" w:rsidRPr="003D3D63" w14:paraId="46699AC4" w14:textId="77777777" w:rsidTr="003D3D63">
        <w:trPr>
          <w:trHeight w:val="134"/>
        </w:trPr>
        <w:tc>
          <w:tcPr>
            <w:tcW w:w="1696" w:type="dxa"/>
          </w:tcPr>
          <w:p w14:paraId="223E2FB6" w14:textId="6F238DAD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43</w:t>
            </w:r>
          </w:p>
        </w:tc>
        <w:tc>
          <w:tcPr>
            <w:tcW w:w="9614" w:type="dxa"/>
          </w:tcPr>
          <w:p w14:paraId="46B91BBA" w14:textId="5BE2CF77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olectomy, partial; with end colostomy and closure of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distal segment (Hartmann type procedure)</w:t>
            </w:r>
          </w:p>
        </w:tc>
      </w:tr>
      <w:tr w:rsidR="009735F0" w:rsidRPr="003D3D63" w14:paraId="03ED08D4" w14:textId="77777777" w:rsidTr="003D3D63">
        <w:trPr>
          <w:trHeight w:val="79"/>
        </w:trPr>
        <w:tc>
          <w:tcPr>
            <w:tcW w:w="1696" w:type="dxa"/>
          </w:tcPr>
          <w:p w14:paraId="65208387" w14:textId="20F96321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7120</w:t>
            </w:r>
          </w:p>
        </w:tc>
        <w:tc>
          <w:tcPr>
            <w:tcW w:w="9614" w:type="dxa"/>
          </w:tcPr>
          <w:p w14:paraId="2B62AF55" w14:textId="05717DFC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Hepatectomy, resection of liver; partial lobectomy</w:t>
            </w:r>
          </w:p>
        </w:tc>
      </w:tr>
      <w:tr w:rsidR="009735F0" w:rsidRPr="003D3D63" w14:paraId="35EB12EE" w14:textId="77777777" w:rsidTr="003D3D63">
        <w:trPr>
          <w:trHeight w:val="79"/>
        </w:trPr>
        <w:tc>
          <w:tcPr>
            <w:tcW w:w="1696" w:type="dxa"/>
          </w:tcPr>
          <w:p w14:paraId="205F9058" w14:textId="5F68AACB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2480</w:t>
            </w:r>
          </w:p>
        </w:tc>
        <w:tc>
          <w:tcPr>
            <w:tcW w:w="9614" w:type="dxa"/>
          </w:tcPr>
          <w:p w14:paraId="0D31432F" w14:textId="56EA7565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Removal of lung, other than total pneumonectomy;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ingle lobe (lobectomy)</w:t>
            </w:r>
          </w:p>
        </w:tc>
      </w:tr>
      <w:tr w:rsidR="009735F0" w:rsidRPr="003D3D63" w14:paraId="030F2FFA" w14:textId="77777777" w:rsidTr="003D3D63">
        <w:trPr>
          <w:trHeight w:val="79"/>
        </w:trPr>
        <w:tc>
          <w:tcPr>
            <w:tcW w:w="1696" w:type="dxa"/>
          </w:tcPr>
          <w:p w14:paraId="7BE41768" w14:textId="4E3E2D59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656</w:t>
            </w:r>
          </w:p>
        </w:tc>
        <w:tc>
          <w:tcPr>
            <w:tcW w:w="9614" w:type="dxa"/>
          </w:tcPr>
          <w:p w14:paraId="7862D841" w14:textId="6E47E69E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Bypass graft, with other than vein; femoral-popliteal</w:t>
            </w:r>
          </w:p>
        </w:tc>
      </w:tr>
      <w:tr w:rsidR="009735F0" w:rsidRPr="003D3D63" w14:paraId="7AC65EEA" w14:textId="77777777" w:rsidTr="003D3D63">
        <w:trPr>
          <w:trHeight w:val="79"/>
        </w:trPr>
        <w:tc>
          <w:tcPr>
            <w:tcW w:w="1696" w:type="dxa"/>
          </w:tcPr>
          <w:p w14:paraId="19FEB760" w14:textId="6D70F6FB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40</w:t>
            </w:r>
          </w:p>
        </w:tc>
        <w:tc>
          <w:tcPr>
            <w:tcW w:w="9614" w:type="dxa"/>
          </w:tcPr>
          <w:p w14:paraId="5BCDA1D5" w14:textId="5EDBCC34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Colectomy, partial; with anastomosis</w:t>
            </w:r>
          </w:p>
        </w:tc>
      </w:tr>
      <w:tr w:rsidR="009735F0" w:rsidRPr="003D3D63" w14:paraId="1CBD86A3" w14:textId="77777777" w:rsidTr="003D3D63">
        <w:trPr>
          <w:trHeight w:val="79"/>
        </w:trPr>
        <w:tc>
          <w:tcPr>
            <w:tcW w:w="1696" w:type="dxa"/>
          </w:tcPr>
          <w:p w14:paraId="15824F0B" w14:textId="053040C1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3632</w:t>
            </w:r>
          </w:p>
        </w:tc>
        <w:tc>
          <w:tcPr>
            <w:tcW w:w="9614" w:type="dxa"/>
          </w:tcPr>
          <w:p w14:paraId="431F2439" w14:textId="01882014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Gastrectomy, partial, distal; with gastrojejunostomy</w:t>
            </w:r>
          </w:p>
        </w:tc>
      </w:tr>
      <w:tr w:rsidR="009735F0" w:rsidRPr="003D3D63" w14:paraId="2822365E" w14:textId="77777777" w:rsidTr="003D3D63">
        <w:trPr>
          <w:trHeight w:val="79"/>
        </w:trPr>
        <w:tc>
          <w:tcPr>
            <w:tcW w:w="1696" w:type="dxa"/>
          </w:tcPr>
          <w:p w14:paraId="70C1523D" w14:textId="173918C5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60</w:t>
            </w:r>
          </w:p>
        </w:tc>
        <w:tc>
          <w:tcPr>
            <w:tcW w:w="9614" w:type="dxa"/>
          </w:tcPr>
          <w:p w14:paraId="437CDC74" w14:textId="693FFA78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olectomy, partial, with removal of terminal ileum with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ileocolostomy</w:t>
            </w:r>
          </w:p>
        </w:tc>
      </w:tr>
      <w:tr w:rsidR="009735F0" w:rsidRPr="003D3D63" w14:paraId="1FCE7677" w14:textId="77777777" w:rsidTr="003D3D63">
        <w:trPr>
          <w:trHeight w:val="79"/>
        </w:trPr>
        <w:tc>
          <w:tcPr>
            <w:tcW w:w="1696" w:type="dxa"/>
          </w:tcPr>
          <w:p w14:paraId="003EAAF6" w14:textId="7B7B87D2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7125</w:t>
            </w:r>
          </w:p>
        </w:tc>
        <w:tc>
          <w:tcPr>
            <w:tcW w:w="9614" w:type="dxa"/>
          </w:tcPr>
          <w:p w14:paraId="7F31426E" w14:textId="0C4258DB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Hepatectomy, resection of liver; total left lobectomy</w:t>
            </w:r>
          </w:p>
        </w:tc>
      </w:tr>
      <w:tr w:rsidR="009735F0" w:rsidRPr="003D3D63" w14:paraId="0AB981AD" w14:textId="77777777" w:rsidTr="003D3D63">
        <w:trPr>
          <w:trHeight w:val="79"/>
        </w:trPr>
        <w:tc>
          <w:tcPr>
            <w:tcW w:w="1696" w:type="dxa"/>
          </w:tcPr>
          <w:p w14:paraId="72C6C473" w14:textId="627D7388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5395</w:t>
            </w:r>
          </w:p>
        </w:tc>
        <w:tc>
          <w:tcPr>
            <w:tcW w:w="9614" w:type="dxa"/>
          </w:tcPr>
          <w:p w14:paraId="4E6B7021" w14:textId="0BBC081C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Laparoscopy, surgical; proctectomy, complete, combined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bdominoperineal, with colostomy</w:t>
            </w:r>
          </w:p>
        </w:tc>
      </w:tr>
      <w:tr w:rsidR="009735F0" w:rsidRPr="003D3D63" w14:paraId="4C16518F" w14:textId="77777777" w:rsidTr="003D3D63">
        <w:trPr>
          <w:trHeight w:val="79"/>
        </w:trPr>
        <w:tc>
          <w:tcPr>
            <w:tcW w:w="1696" w:type="dxa"/>
          </w:tcPr>
          <w:p w14:paraId="52828DCC" w14:textId="2C621807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571</w:t>
            </w:r>
          </w:p>
        </w:tc>
        <w:tc>
          <w:tcPr>
            <w:tcW w:w="9614" w:type="dxa"/>
          </w:tcPr>
          <w:p w14:paraId="7586B68E" w14:textId="604FD79C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Bypass graft, with vein; popliteal-tibial, -peroneal artery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or other distal vessels</w:t>
            </w:r>
          </w:p>
        </w:tc>
      </w:tr>
      <w:tr w:rsidR="009735F0" w:rsidRPr="003D3D63" w14:paraId="557AD92F" w14:textId="77777777" w:rsidTr="003D3D63">
        <w:trPr>
          <w:trHeight w:val="79"/>
        </w:trPr>
        <w:tc>
          <w:tcPr>
            <w:tcW w:w="1696" w:type="dxa"/>
          </w:tcPr>
          <w:p w14:paraId="3205CBDE" w14:textId="6AB495BE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8140</w:t>
            </w:r>
          </w:p>
        </w:tc>
        <w:tc>
          <w:tcPr>
            <w:tcW w:w="9614" w:type="dxa"/>
          </w:tcPr>
          <w:p w14:paraId="236ADBB1" w14:textId="77B749AC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ancreatectomy, distal subtotal, with or without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splenectomy; without pancreaticojejunostomy</w:t>
            </w:r>
          </w:p>
        </w:tc>
      </w:tr>
      <w:tr w:rsidR="009735F0" w:rsidRPr="003D3D63" w14:paraId="205287FA" w14:textId="77777777" w:rsidTr="003D3D63">
        <w:trPr>
          <w:trHeight w:val="79"/>
        </w:trPr>
        <w:tc>
          <w:tcPr>
            <w:tcW w:w="1696" w:type="dxa"/>
          </w:tcPr>
          <w:p w14:paraId="1F2CB22D" w14:textId="441FC0CA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20</w:t>
            </w:r>
          </w:p>
        </w:tc>
        <w:tc>
          <w:tcPr>
            <w:tcW w:w="9614" w:type="dxa"/>
          </w:tcPr>
          <w:p w14:paraId="10BC3BE5" w14:textId="73CB686A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Enterectomy, resection of small intestine; single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resection and anastomosis</w:t>
            </w:r>
          </w:p>
        </w:tc>
      </w:tr>
      <w:tr w:rsidR="009735F0" w:rsidRPr="003D3D63" w14:paraId="07528761" w14:textId="77777777" w:rsidTr="003D3D63">
        <w:trPr>
          <w:trHeight w:val="79"/>
        </w:trPr>
        <w:tc>
          <w:tcPr>
            <w:tcW w:w="1696" w:type="dxa"/>
          </w:tcPr>
          <w:p w14:paraId="7615B581" w14:textId="796954ED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585</w:t>
            </w:r>
          </w:p>
        </w:tc>
        <w:tc>
          <w:tcPr>
            <w:tcW w:w="9614" w:type="dxa"/>
          </w:tcPr>
          <w:p w14:paraId="39E0FCE4" w14:textId="69FFD8B2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In-situ vein bypass; femoral-anterior tibial, posteri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tibial, or peroneal artery</w:t>
            </w:r>
          </w:p>
        </w:tc>
      </w:tr>
      <w:tr w:rsidR="009735F0" w:rsidRPr="003D3D63" w14:paraId="0FE8E58D" w14:textId="77777777" w:rsidTr="003D3D63">
        <w:trPr>
          <w:trHeight w:val="79"/>
        </w:trPr>
        <w:tc>
          <w:tcPr>
            <w:tcW w:w="1696" w:type="dxa"/>
          </w:tcPr>
          <w:p w14:paraId="66F017B1" w14:textId="2463A77A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41</w:t>
            </w:r>
          </w:p>
        </w:tc>
        <w:tc>
          <w:tcPr>
            <w:tcW w:w="9614" w:type="dxa"/>
          </w:tcPr>
          <w:p w14:paraId="23C9CDCD" w14:textId="238AC419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olectomy, partial; with skin level cecostomy or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colostomy</w:t>
            </w:r>
          </w:p>
        </w:tc>
      </w:tr>
      <w:tr w:rsidR="009735F0" w:rsidRPr="003D3D63" w14:paraId="667E98E8" w14:textId="77777777" w:rsidTr="003D3D63">
        <w:trPr>
          <w:trHeight w:val="79"/>
        </w:trPr>
        <w:tc>
          <w:tcPr>
            <w:tcW w:w="1696" w:type="dxa"/>
          </w:tcPr>
          <w:p w14:paraId="473805CB" w14:textId="0CBE5FDB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lastRenderedPageBreak/>
              <w:t>44145</w:t>
            </w:r>
          </w:p>
        </w:tc>
        <w:tc>
          <w:tcPr>
            <w:tcW w:w="9614" w:type="dxa"/>
          </w:tcPr>
          <w:p w14:paraId="4B430E0B" w14:textId="13EF147A" w:rsidR="009735F0" w:rsidRPr="003D3D63" w:rsidRDefault="009735F0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olectomy, partial; with coloproctostomy (low pelvic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anastomosis)</w:t>
            </w:r>
          </w:p>
        </w:tc>
      </w:tr>
      <w:tr w:rsidR="009735F0" w:rsidRPr="003D3D63" w14:paraId="01783A8B" w14:textId="77777777" w:rsidTr="003D3D63">
        <w:trPr>
          <w:trHeight w:val="79"/>
        </w:trPr>
        <w:tc>
          <w:tcPr>
            <w:tcW w:w="1696" w:type="dxa"/>
          </w:tcPr>
          <w:p w14:paraId="65C8256A" w14:textId="03EA29FB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5110</w:t>
            </w:r>
          </w:p>
        </w:tc>
        <w:tc>
          <w:tcPr>
            <w:tcW w:w="9614" w:type="dxa"/>
          </w:tcPr>
          <w:p w14:paraId="4A503118" w14:textId="5F7CB370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roctectomy; complete, combined abdominoperineal, with colostomy</w:t>
            </w:r>
          </w:p>
        </w:tc>
      </w:tr>
      <w:tr w:rsidR="009735F0" w:rsidRPr="003D3D63" w14:paraId="1C1509CF" w14:textId="77777777" w:rsidTr="003D3D63">
        <w:trPr>
          <w:trHeight w:val="79"/>
        </w:trPr>
        <w:tc>
          <w:tcPr>
            <w:tcW w:w="1696" w:type="dxa"/>
          </w:tcPr>
          <w:p w14:paraId="1E6E507B" w14:textId="71CC8888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0220</w:t>
            </w:r>
          </w:p>
        </w:tc>
        <w:tc>
          <w:tcPr>
            <w:tcW w:w="9614" w:type="dxa"/>
          </w:tcPr>
          <w:p w14:paraId="09123F5A" w14:textId="5E45ACD9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Nephrectomy, including partial ureterectomy, any open approach including rib resection;</w:t>
            </w:r>
          </w:p>
        </w:tc>
      </w:tr>
      <w:tr w:rsidR="009735F0" w:rsidRPr="003D3D63" w14:paraId="6736807E" w14:textId="77777777" w:rsidTr="003D3D63">
        <w:trPr>
          <w:trHeight w:val="151"/>
        </w:trPr>
        <w:tc>
          <w:tcPr>
            <w:tcW w:w="1696" w:type="dxa"/>
          </w:tcPr>
          <w:p w14:paraId="42FA6217" w14:textId="009BDAC5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0240</w:t>
            </w:r>
          </w:p>
        </w:tc>
        <w:tc>
          <w:tcPr>
            <w:tcW w:w="9614" w:type="dxa"/>
          </w:tcPr>
          <w:p w14:paraId="1A91D21E" w14:textId="6089FA6B" w:rsidR="009735F0" w:rsidRPr="003D3D63" w:rsidRDefault="00243B83" w:rsidP="003D3D63">
            <w:pPr>
              <w:pStyle w:val="BodyText"/>
              <w:tabs>
                <w:tab w:val="left" w:pos="3462"/>
              </w:tabs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</w:pP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Nephrectomy,</w:t>
            </w:r>
            <w:r w:rsidRPr="003D3D63">
              <w:rPr>
                <w:rFonts w:ascii="Calibri" w:hAnsi="Calibri"/>
                <w:bCs/>
                <w:color w:val="000000" w:themeColor="text1"/>
                <w:spacing w:val="-1"/>
                <w:sz w:val="22"/>
                <w:szCs w:val="22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  <w:sz w:val="22"/>
                <w:szCs w:val="22"/>
              </w:rPr>
              <w:t>partial</w:t>
            </w:r>
          </w:p>
        </w:tc>
      </w:tr>
      <w:tr w:rsidR="009735F0" w:rsidRPr="003D3D63" w14:paraId="7868BE70" w14:textId="77777777" w:rsidTr="003D3D63">
        <w:trPr>
          <w:trHeight w:val="154"/>
        </w:trPr>
        <w:tc>
          <w:tcPr>
            <w:tcW w:w="1696" w:type="dxa"/>
          </w:tcPr>
          <w:p w14:paraId="762FD43B" w14:textId="2F42F2F0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50</w:t>
            </w:r>
          </w:p>
        </w:tc>
        <w:tc>
          <w:tcPr>
            <w:tcW w:w="9614" w:type="dxa"/>
          </w:tcPr>
          <w:p w14:paraId="23EDE4A1" w14:textId="37EAD1EC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olectomy, total, abdominal, without proctectomy; with ileostomy or ileoproctostomy</w:t>
            </w:r>
          </w:p>
        </w:tc>
      </w:tr>
      <w:tr w:rsidR="009735F0" w:rsidRPr="003D3D63" w14:paraId="4CC306D5" w14:textId="77777777" w:rsidTr="003D3D63">
        <w:trPr>
          <w:trHeight w:val="158"/>
        </w:trPr>
        <w:tc>
          <w:tcPr>
            <w:tcW w:w="1696" w:type="dxa"/>
          </w:tcPr>
          <w:p w14:paraId="02CEE029" w14:textId="57144638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666</w:t>
            </w:r>
          </w:p>
        </w:tc>
        <w:tc>
          <w:tcPr>
            <w:tcW w:w="9614" w:type="dxa"/>
          </w:tcPr>
          <w:p w14:paraId="557A37FF" w14:textId="0EB7658B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Bypass graft, with other than vein; femoral-anterior tibial, posterior tibial, or peroneal artery</w:t>
            </w:r>
          </w:p>
        </w:tc>
      </w:tr>
      <w:tr w:rsidR="009735F0" w:rsidRPr="003D3D63" w14:paraId="3B04886A" w14:textId="77777777" w:rsidTr="003D3D63">
        <w:trPr>
          <w:trHeight w:val="79"/>
        </w:trPr>
        <w:tc>
          <w:tcPr>
            <w:tcW w:w="1696" w:type="dxa"/>
          </w:tcPr>
          <w:p w14:paraId="5ADC74BD" w14:textId="3E3EA289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3633</w:t>
            </w:r>
          </w:p>
        </w:tc>
        <w:tc>
          <w:tcPr>
            <w:tcW w:w="9614" w:type="dxa"/>
          </w:tcPr>
          <w:p w14:paraId="567754FE" w14:textId="4881929B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Gastrectomy, partial, distal; with roux-en-y reconstruction</w:t>
            </w:r>
          </w:p>
        </w:tc>
      </w:tr>
      <w:tr w:rsidR="009735F0" w:rsidRPr="003D3D63" w14:paraId="37E729E4" w14:textId="77777777" w:rsidTr="003D3D63">
        <w:trPr>
          <w:trHeight w:val="79"/>
        </w:trPr>
        <w:tc>
          <w:tcPr>
            <w:tcW w:w="1696" w:type="dxa"/>
          </w:tcPr>
          <w:p w14:paraId="5CC89A44" w14:textId="14F5135C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566</w:t>
            </w:r>
          </w:p>
        </w:tc>
        <w:tc>
          <w:tcPr>
            <w:tcW w:w="9614" w:type="dxa"/>
          </w:tcPr>
          <w:p w14:paraId="16D30157" w14:textId="6DAC19E6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Bypass graft, with vein; femoral-anterior tibial, posterior tibial, peroneal artery or other distal vessels</w:t>
            </w:r>
          </w:p>
        </w:tc>
      </w:tr>
      <w:tr w:rsidR="009735F0" w:rsidRPr="003D3D63" w14:paraId="7B308FB2" w14:textId="77777777" w:rsidTr="003D3D63">
        <w:trPr>
          <w:trHeight w:val="79"/>
        </w:trPr>
        <w:tc>
          <w:tcPr>
            <w:tcW w:w="1696" w:type="dxa"/>
          </w:tcPr>
          <w:p w14:paraId="1B3DCF4B" w14:textId="53D87793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4146</w:t>
            </w:r>
          </w:p>
        </w:tc>
        <w:tc>
          <w:tcPr>
            <w:tcW w:w="9614" w:type="dxa"/>
          </w:tcPr>
          <w:p w14:paraId="2D4640CC" w14:textId="2F1718BC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olectomy, partial; with coloproctostomy (low pelvic anastomosis), with colostomy</w:t>
            </w:r>
          </w:p>
        </w:tc>
      </w:tr>
      <w:tr w:rsidR="009735F0" w:rsidRPr="003D3D63" w14:paraId="3388B4DD" w14:textId="77777777" w:rsidTr="003D3D63">
        <w:trPr>
          <w:trHeight w:val="79"/>
        </w:trPr>
        <w:tc>
          <w:tcPr>
            <w:tcW w:w="1696" w:type="dxa"/>
          </w:tcPr>
          <w:p w14:paraId="219904F7" w14:textId="7A1F3FC5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5111</w:t>
            </w:r>
          </w:p>
        </w:tc>
        <w:tc>
          <w:tcPr>
            <w:tcW w:w="9614" w:type="dxa"/>
          </w:tcPr>
          <w:p w14:paraId="066032C7" w14:textId="3AB9E17A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roctectomy; partial resection of rectum, transabdominal approach</w:t>
            </w:r>
          </w:p>
        </w:tc>
      </w:tr>
      <w:tr w:rsidR="009735F0" w:rsidRPr="003D3D63" w14:paraId="477D469F" w14:textId="77777777" w:rsidTr="003D3D63">
        <w:trPr>
          <w:trHeight w:val="547"/>
        </w:trPr>
        <w:tc>
          <w:tcPr>
            <w:tcW w:w="1696" w:type="dxa"/>
          </w:tcPr>
          <w:p w14:paraId="7D9A201C" w14:textId="0A6A4B6D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1595</w:t>
            </w:r>
          </w:p>
        </w:tc>
        <w:tc>
          <w:tcPr>
            <w:tcW w:w="9614" w:type="dxa"/>
          </w:tcPr>
          <w:p w14:paraId="1CCEE03D" w14:textId="61E59023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Cystectomy, complete, with ureteroileal conduit or sigmoid bladder, including intestine anastomosis; with bilateral pelvic lymphadenectomy, including external iliac, hypogastric, and obturator nodes</w:t>
            </w:r>
          </w:p>
        </w:tc>
      </w:tr>
      <w:tr w:rsidR="009735F0" w:rsidRPr="003D3D63" w14:paraId="1A799193" w14:textId="77777777" w:rsidTr="003D3D63">
        <w:trPr>
          <w:trHeight w:val="79"/>
        </w:trPr>
        <w:tc>
          <w:tcPr>
            <w:tcW w:w="1696" w:type="dxa"/>
          </w:tcPr>
          <w:p w14:paraId="41D84CFD" w14:textId="6D2B4F35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7130</w:t>
            </w:r>
          </w:p>
        </w:tc>
        <w:tc>
          <w:tcPr>
            <w:tcW w:w="9614" w:type="dxa"/>
          </w:tcPr>
          <w:p w14:paraId="220E5257" w14:textId="4CAB2D42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Hepatectomy, resection of liver; total right</w:t>
            </w:r>
            <w:r w:rsidRPr="003D3D63">
              <w:rPr>
                <w:rFonts w:ascii="Calibri" w:hAnsi="Calibri"/>
                <w:bCs/>
                <w:color w:val="000000" w:themeColor="text1"/>
                <w:spacing w:val="-10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</w:rPr>
              <w:t>lobectomy</w:t>
            </w:r>
          </w:p>
        </w:tc>
      </w:tr>
      <w:tr w:rsidR="009735F0" w:rsidRPr="003D3D63" w14:paraId="27FAD181" w14:textId="77777777" w:rsidTr="003D3D63">
        <w:trPr>
          <w:trHeight w:val="547"/>
        </w:trPr>
        <w:tc>
          <w:tcPr>
            <w:tcW w:w="1696" w:type="dxa"/>
          </w:tcPr>
          <w:p w14:paraId="5827060E" w14:textId="7F40CE24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8150</w:t>
            </w:r>
          </w:p>
        </w:tc>
        <w:tc>
          <w:tcPr>
            <w:tcW w:w="9614" w:type="dxa"/>
          </w:tcPr>
          <w:p w14:paraId="6C202365" w14:textId="4EAD8FF3" w:rsidR="009735F0" w:rsidRPr="003D3D63" w:rsidRDefault="00243B83" w:rsidP="00243B83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ancreatectomy, proximal subtotal with total</w:t>
            </w:r>
            <w:r w:rsidR="003D3D63">
              <w:rPr>
                <w:rFonts w:ascii="Calibri" w:hAnsi="Calibri" w:cstheme="minorHAnsi"/>
                <w:bCs/>
              </w:rPr>
              <w:t xml:space="preserve"> </w:t>
            </w:r>
            <w:r w:rsidRPr="003D3D63">
              <w:rPr>
                <w:rFonts w:ascii="Calibri" w:hAnsi="Calibri" w:cstheme="minorHAnsi"/>
                <w:bCs/>
              </w:rPr>
              <w:t>duodenectomy, partial gastrectomy, choledochoenterostomy and gastrojejunostomy (Whipple-type procedure); with pancreatojejunostomy</w:t>
            </w:r>
          </w:p>
        </w:tc>
      </w:tr>
      <w:tr w:rsidR="009735F0" w:rsidRPr="003D3D63" w14:paraId="75D96C87" w14:textId="77777777" w:rsidTr="003D3D63">
        <w:trPr>
          <w:trHeight w:val="547"/>
        </w:trPr>
        <w:tc>
          <w:tcPr>
            <w:tcW w:w="1696" w:type="dxa"/>
          </w:tcPr>
          <w:p w14:paraId="38B73ECB" w14:textId="53EE7981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50230</w:t>
            </w:r>
          </w:p>
        </w:tc>
        <w:tc>
          <w:tcPr>
            <w:tcW w:w="9614" w:type="dxa"/>
          </w:tcPr>
          <w:p w14:paraId="68F0B840" w14:textId="0299964E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Nephrectomy, including partial ureterectomy, any open approach including rib resection; radical, with regional lymphadenectomy and/or vena caval thrombectomy</w:t>
            </w:r>
          </w:p>
        </w:tc>
      </w:tr>
      <w:tr w:rsidR="009735F0" w:rsidRPr="003D3D63" w14:paraId="46F592E7" w14:textId="77777777" w:rsidTr="003D3D63">
        <w:trPr>
          <w:trHeight w:val="547"/>
        </w:trPr>
        <w:tc>
          <w:tcPr>
            <w:tcW w:w="1696" w:type="dxa"/>
          </w:tcPr>
          <w:p w14:paraId="03A7914C" w14:textId="38B659D3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3117</w:t>
            </w:r>
          </w:p>
        </w:tc>
        <w:tc>
          <w:tcPr>
            <w:tcW w:w="9614" w:type="dxa"/>
          </w:tcPr>
          <w:p w14:paraId="4E7DB0D4" w14:textId="1990ABB0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artial esophagectomy, distal two-thirds, with thoracotomy and separate abdominal incision, with or without proximal gastrectomy; with thoracic esophagogastrostomy, with or without pyloroplasty (Ivor Lewis)</w:t>
            </w:r>
          </w:p>
        </w:tc>
      </w:tr>
      <w:tr w:rsidR="009735F0" w:rsidRPr="003D3D63" w14:paraId="12157A92" w14:textId="77777777" w:rsidTr="003D3D63">
        <w:trPr>
          <w:trHeight w:val="547"/>
        </w:trPr>
        <w:tc>
          <w:tcPr>
            <w:tcW w:w="1696" w:type="dxa"/>
          </w:tcPr>
          <w:p w14:paraId="7658BBEA" w14:textId="175DA952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48153</w:t>
            </w:r>
          </w:p>
        </w:tc>
        <w:tc>
          <w:tcPr>
            <w:tcW w:w="9614" w:type="dxa"/>
          </w:tcPr>
          <w:p w14:paraId="452E08D4" w14:textId="3EC8A520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Pancreatectomy, proximal subtotal with near-total duodenectomy, choledochoenterostomy and duodenojejunostomy (pylorus-sparing, Whipple-type procedure); with pancreatojejunostomy</w:t>
            </w:r>
          </w:p>
        </w:tc>
      </w:tr>
      <w:tr w:rsidR="009735F0" w:rsidRPr="003D3D63" w14:paraId="1EFF8BFA" w14:textId="77777777" w:rsidTr="003D3D63">
        <w:trPr>
          <w:trHeight w:val="547"/>
        </w:trPr>
        <w:tc>
          <w:tcPr>
            <w:tcW w:w="1696" w:type="dxa"/>
          </w:tcPr>
          <w:p w14:paraId="2C9447C1" w14:textId="112013CF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081</w:t>
            </w:r>
          </w:p>
        </w:tc>
        <w:tc>
          <w:tcPr>
            <w:tcW w:w="9614" w:type="dxa"/>
          </w:tcPr>
          <w:p w14:paraId="4F9194A0" w14:textId="697AEAFB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 w:cstheme="minorHAnsi"/>
                <w:bCs/>
              </w:rPr>
              <w:t>Direct repair of aneurysm, pseudoaneurysm, or excision (partial or total) and graft insertion, with or without patch graft; for aneurysm, pseudoaneurysm, and associated occlusive disease, abdominal aorta</w:t>
            </w:r>
          </w:p>
        </w:tc>
      </w:tr>
      <w:tr w:rsidR="009735F0" w:rsidRPr="003D3D63" w14:paraId="42FD2550" w14:textId="77777777" w:rsidTr="003D3D63">
        <w:trPr>
          <w:trHeight w:val="133"/>
        </w:trPr>
        <w:tc>
          <w:tcPr>
            <w:tcW w:w="1696" w:type="dxa"/>
          </w:tcPr>
          <w:p w14:paraId="27FB0A4E" w14:textId="2604EB28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35646</w:t>
            </w:r>
          </w:p>
        </w:tc>
        <w:tc>
          <w:tcPr>
            <w:tcW w:w="9614" w:type="dxa"/>
          </w:tcPr>
          <w:p w14:paraId="64C70AFB" w14:textId="6E9E2C07" w:rsidR="009735F0" w:rsidRPr="003D3D63" w:rsidRDefault="00243B83" w:rsidP="009735F0">
            <w:pPr>
              <w:rPr>
                <w:rFonts w:ascii="Calibri" w:hAnsi="Calibri" w:cstheme="minorHAnsi"/>
                <w:bCs/>
              </w:rPr>
            </w:pPr>
            <w:r w:rsidRPr="003D3D63">
              <w:rPr>
                <w:rFonts w:ascii="Calibri" w:hAnsi="Calibri"/>
                <w:bCs/>
                <w:color w:val="000000" w:themeColor="text1"/>
              </w:rPr>
              <w:t>Bypass graft, with other than vein;</w:t>
            </w:r>
            <w:r w:rsidRPr="003D3D63">
              <w:rPr>
                <w:rFonts w:ascii="Calibri" w:hAnsi="Calibri"/>
                <w:bCs/>
                <w:color w:val="000000" w:themeColor="text1"/>
                <w:spacing w:val="-2"/>
              </w:rPr>
              <w:t xml:space="preserve"> </w:t>
            </w:r>
            <w:r w:rsidRPr="003D3D63">
              <w:rPr>
                <w:rFonts w:ascii="Calibri" w:hAnsi="Calibri"/>
                <w:bCs/>
                <w:color w:val="000000" w:themeColor="text1"/>
              </w:rPr>
              <w:t>aortobifemoral</w:t>
            </w:r>
          </w:p>
        </w:tc>
      </w:tr>
    </w:tbl>
    <w:p w14:paraId="25491D1E" w14:textId="77777777" w:rsidR="00C70558" w:rsidRPr="003D3D63" w:rsidRDefault="00C70558">
      <w:pPr>
        <w:pStyle w:val="BodyText"/>
        <w:rPr>
          <w:rFonts w:ascii="Calibri" w:hAnsi="Calibri"/>
          <w:color w:val="000000" w:themeColor="text1"/>
          <w:sz w:val="22"/>
          <w:szCs w:val="22"/>
        </w:rPr>
      </w:pPr>
    </w:p>
    <w:p w14:paraId="512FEE53" w14:textId="5EE61C47" w:rsidR="003D3D63" w:rsidRPr="003D3D63" w:rsidRDefault="005A4AFC" w:rsidP="003D3D63">
      <w:pPr>
        <w:rPr>
          <w:rFonts w:ascii="Calibri" w:hAnsi="Calibri"/>
          <w:color w:val="000000" w:themeColor="text1"/>
        </w:rPr>
      </w:pPr>
      <w:r w:rsidRPr="003D3D63">
        <w:rPr>
          <w:rFonts w:ascii="Calibri" w:hAnsi="Calibri" w:cstheme="minorHAnsi"/>
          <w:b/>
        </w:rPr>
        <w:t xml:space="preserve">*CPT: Current Procedural </w:t>
      </w:r>
      <w:r w:rsidR="003D3D63">
        <w:rPr>
          <w:rFonts w:ascii="Calibri" w:hAnsi="Calibri" w:cstheme="minorHAnsi"/>
          <w:b/>
        </w:rPr>
        <w:t xml:space="preserve">Terminology </w:t>
      </w:r>
    </w:p>
    <w:p w14:paraId="3B81BBC5" w14:textId="77777777" w:rsidR="003D3D63" w:rsidRPr="003D3D63" w:rsidRDefault="003D3D63">
      <w:pPr>
        <w:pStyle w:val="BodyText"/>
        <w:tabs>
          <w:tab w:val="left" w:pos="3420"/>
        </w:tabs>
        <w:ind w:left="2516"/>
        <w:rPr>
          <w:rFonts w:ascii="Calibri" w:hAnsi="Calibri"/>
          <w:color w:val="000000" w:themeColor="text1"/>
          <w:sz w:val="22"/>
          <w:szCs w:val="22"/>
        </w:rPr>
      </w:pPr>
    </w:p>
    <w:p w14:paraId="483DE0B0" w14:textId="77777777" w:rsidR="003D3D63" w:rsidRPr="003D3D63" w:rsidRDefault="003D3D63">
      <w:pPr>
        <w:pStyle w:val="BodyText"/>
        <w:tabs>
          <w:tab w:val="left" w:pos="3420"/>
        </w:tabs>
        <w:ind w:left="2516"/>
        <w:rPr>
          <w:rFonts w:ascii="Calibri" w:hAnsi="Calibri"/>
          <w:color w:val="000000" w:themeColor="text1"/>
          <w:sz w:val="22"/>
          <w:szCs w:val="22"/>
        </w:rPr>
      </w:pPr>
    </w:p>
    <w:p w14:paraId="04D0EB19" w14:textId="77777777" w:rsidR="003D3D63" w:rsidRPr="003D3D63" w:rsidRDefault="003D3D63" w:rsidP="003D3D63">
      <w:pPr>
        <w:pStyle w:val="EndNoteBibliography"/>
        <w:rPr>
          <w:rFonts w:ascii="Calibri" w:hAnsi="Calibri"/>
          <w:noProof/>
          <w:sz w:val="22"/>
        </w:rPr>
      </w:pPr>
      <w:r w:rsidRPr="003D3D63">
        <w:rPr>
          <w:rFonts w:ascii="Calibri" w:hAnsi="Calibri"/>
          <w:color w:val="000000" w:themeColor="text1"/>
          <w:sz w:val="22"/>
        </w:rPr>
        <w:fldChar w:fldCharType="begin"/>
      </w:r>
      <w:r w:rsidRPr="003D3D63">
        <w:rPr>
          <w:rFonts w:ascii="Calibri" w:hAnsi="Calibri"/>
          <w:color w:val="000000" w:themeColor="text1"/>
          <w:sz w:val="22"/>
        </w:rPr>
        <w:instrText xml:space="preserve"> ADDIN EN.REFLIST </w:instrText>
      </w:r>
      <w:r w:rsidRPr="003D3D63">
        <w:rPr>
          <w:rFonts w:ascii="Calibri" w:hAnsi="Calibri"/>
          <w:color w:val="000000" w:themeColor="text1"/>
          <w:sz w:val="22"/>
        </w:rPr>
        <w:fldChar w:fldCharType="separate"/>
      </w:r>
      <w:r w:rsidRPr="003D3D63">
        <w:rPr>
          <w:rFonts w:ascii="Calibri" w:hAnsi="Calibri"/>
          <w:noProof/>
          <w:sz w:val="22"/>
        </w:rPr>
        <w:t>1.</w:t>
      </w:r>
      <w:r w:rsidRPr="003D3D63">
        <w:rPr>
          <w:rFonts w:ascii="Calibri" w:hAnsi="Calibri"/>
          <w:noProof/>
          <w:sz w:val="22"/>
        </w:rPr>
        <w:tab/>
        <w:t>Liu JB, Liu Y, Cohen ME, Ko CY, Sweitzer BJ. Defining the Intrinsic Cardiac Risks of Operations to Improve Preoperative Cardiac Risk Assessments. Anesthesiology. 2018;128(2):283-92.</w:t>
      </w:r>
    </w:p>
    <w:p w14:paraId="3737E344" w14:textId="01B4814C" w:rsidR="00C70558" w:rsidRPr="003D3D63" w:rsidRDefault="003D3D63">
      <w:pPr>
        <w:pStyle w:val="BodyText"/>
        <w:tabs>
          <w:tab w:val="left" w:pos="3420"/>
        </w:tabs>
        <w:ind w:left="2516"/>
        <w:rPr>
          <w:rFonts w:ascii="Calibri" w:hAnsi="Calibri"/>
          <w:color w:val="000000" w:themeColor="text1"/>
          <w:sz w:val="22"/>
          <w:szCs w:val="22"/>
        </w:rPr>
      </w:pPr>
      <w:r w:rsidRPr="003D3D63">
        <w:rPr>
          <w:rFonts w:ascii="Calibri" w:hAnsi="Calibri"/>
          <w:color w:val="000000" w:themeColor="text1"/>
          <w:sz w:val="22"/>
          <w:szCs w:val="22"/>
        </w:rPr>
        <w:fldChar w:fldCharType="end"/>
      </w:r>
    </w:p>
    <w:sectPr w:rsidR="00C70558" w:rsidRPr="003D3D63">
      <w:pgSz w:w="15840" w:h="12240" w:orient="landscape"/>
      <w:pgMar w:top="1140" w:right="2260" w:bottom="280" w:left="226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grammar="clean"/>
  <w:defaultTabStop w:val="720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9eeztzieftz0exp0rpved80zw50zvsrrtv&quot;&gt;My EndNote Library Copy compressed 31-08-2018&lt;record-ids&gt;&lt;item&gt;143&lt;/item&gt;&lt;/record-ids&gt;&lt;/item&gt;&lt;/Libraries&gt;"/>
  </w:docVars>
  <w:rsids>
    <w:rsidRoot w:val="00C70558"/>
    <w:rsid w:val="001F6FD1"/>
    <w:rsid w:val="00243B83"/>
    <w:rsid w:val="003A1D5D"/>
    <w:rsid w:val="003D166E"/>
    <w:rsid w:val="003D3D63"/>
    <w:rsid w:val="005A4AFC"/>
    <w:rsid w:val="009735F0"/>
    <w:rsid w:val="00A16091"/>
    <w:rsid w:val="00C70558"/>
    <w:rsid w:val="00D645A7"/>
    <w:rsid w:val="00F828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F62C37"/>
  <w15:docId w15:val="{9AABE957-B399-4A4E-A96F-4CA2B53D16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Pr>
      <w:sz w:val="24"/>
      <w:szCs w:val="24"/>
    </w:rPr>
  </w:style>
  <w:style w:type="paragraph" w:styleId="ListParagraph">
    <w:name w:val="List Paragraph"/>
    <w:basedOn w:val="Normal"/>
    <w:uiPriority w:val="1"/>
    <w:qFormat/>
  </w:style>
  <w:style w:type="paragraph" w:customStyle="1" w:styleId="TableParagraph">
    <w:name w:val="Table Paragraph"/>
    <w:basedOn w:val="Normal"/>
    <w:uiPriority w:val="1"/>
    <w:qFormat/>
    <w:pPr>
      <w:spacing w:line="256" w:lineRule="exact"/>
    </w:pPr>
  </w:style>
  <w:style w:type="character" w:styleId="CommentReference">
    <w:name w:val="annotation reference"/>
    <w:basedOn w:val="DefaultParagraphFont"/>
    <w:uiPriority w:val="99"/>
    <w:semiHidden/>
    <w:unhideWhenUsed/>
    <w:rsid w:val="005A4A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A4AF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A4AFC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4A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4AFC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4AF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4AFC"/>
    <w:rPr>
      <w:rFonts w:ascii="Times New Roman" w:eastAsia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5A4AF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D3D63"/>
    <w:pPr>
      <w:jc w:val="center"/>
    </w:pPr>
    <w:rPr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3D63"/>
    <w:rPr>
      <w:rFonts w:ascii="Times New Roman" w:eastAsia="Times New Roman" w:hAnsi="Times New Roman" w:cs="Times New Roman"/>
      <w:sz w:val="24"/>
    </w:rPr>
  </w:style>
  <w:style w:type="paragraph" w:customStyle="1" w:styleId="EndNoteBibliography">
    <w:name w:val="EndNote Bibliography"/>
    <w:basedOn w:val="Normal"/>
    <w:link w:val="EndNoteBibliographyChar"/>
    <w:rsid w:val="003D3D63"/>
    <w:rPr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D3D63"/>
    <w:rPr>
      <w:rFonts w:ascii="Times New Roman" w:eastAsia="Times New Roman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6</Pages>
  <Words>2556</Words>
  <Characters>14574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Sasha Mazzarello</cp:lastModifiedBy>
  <cp:revision>7</cp:revision>
  <dcterms:created xsi:type="dcterms:W3CDTF">2019-08-10T23:48:00Z</dcterms:created>
  <dcterms:modified xsi:type="dcterms:W3CDTF">2019-09-28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astSaved">
    <vt:filetime>2019-08-10T00:00:00Z</vt:filetime>
  </property>
</Properties>
</file>